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865000">
      <w:pPr>
        <w:pStyle w:val="Heading1"/>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w:t>
      </w:r>
      <w:r>
        <w:lastRenderedPageBreak/>
        <w:t>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34BB5DCC" w:rsidR="00596C15" w:rsidRDefault="00737D17" w:rsidP="00A94E98">
      <w:pPr>
        <w:rPr>
          <w:lang w:val="en-US"/>
        </w:rPr>
      </w:pPr>
      <w:r>
        <w:rPr>
          <w:noProof/>
          <w:lang w:val="en-US"/>
        </w:rPr>
        <w:drawing>
          <wp:anchor distT="0" distB="0" distL="114300" distR="114300" simplePos="0" relativeHeight="251662336" behindDoc="0" locked="0" layoutInCell="1" allowOverlap="1" wp14:anchorId="61DE944F" wp14:editId="2093F4C1">
            <wp:simplePos x="0" y="0"/>
            <wp:positionH relativeFrom="column">
              <wp:posOffset>-271780</wp:posOffset>
            </wp:positionH>
            <wp:positionV relativeFrom="paragraph">
              <wp:posOffset>3093720</wp:posOffset>
            </wp:positionV>
            <wp:extent cx="6383020" cy="3576955"/>
            <wp:effectExtent l="0" t="0" r="5080" b="4445"/>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83020" cy="3576955"/>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0A53323F"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550F3AC4" w:rsidR="00076A9D" w:rsidRDefault="00752771" w:rsidP="0082371D">
      <w:pPr>
        <w:pStyle w:val="Default"/>
        <w:rPr>
          <w:lang w:val="en-US"/>
        </w:rPr>
      </w:pPr>
      <w:r>
        <w:rPr>
          <w:lang w:val="en-US"/>
        </w:rPr>
        <w:t xml:space="preserve">In table 1 </w:t>
      </w:r>
      <w:r w:rsidR="00D83E11">
        <w:rPr>
          <w:lang w:val="en-US"/>
        </w:rPr>
        <w:t>disp</w:t>
      </w:r>
      <w:r w:rsidR="00293AB7">
        <w:rPr>
          <w:lang w:val="en-US"/>
        </w:rPr>
        <w:t>lays</w:t>
      </w:r>
      <w:r>
        <w:rPr>
          <w:lang w:val="en-US"/>
        </w:rPr>
        <w:t xml:space="preserve"> the summary statistics for the</w:t>
      </w:r>
      <w:r w:rsidR="00293AB7">
        <w:rPr>
          <w:lang w:val="en-US"/>
        </w:rPr>
        <w:t xml:space="preserve"> continuous </w:t>
      </w:r>
      <w:r>
        <w:rPr>
          <w:lang w:val="en-US"/>
        </w:rPr>
        <w:t xml:space="preserve">variables </w:t>
      </w:r>
      <w:r w:rsidR="00293AB7">
        <w:rPr>
          <w:lang w:val="en-US"/>
        </w:rPr>
        <w:t>operationalized</w:t>
      </w:r>
      <w:r>
        <w:rPr>
          <w:lang w:val="en-US"/>
        </w:rPr>
        <w:t xml:space="preserve"> in the statistical analysis. The preferences of the different income groups range from -100 to 100 to</w:t>
      </w:r>
      <w:r w:rsidR="00293AB7">
        <w:rPr>
          <w:lang w:val="en-US"/>
        </w:rPr>
        <w:t xml:space="preserve"> </w:t>
      </w:r>
      <w:r>
        <w:rPr>
          <w:lang w:val="en-US"/>
        </w:rPr>
        <w:t>represent</w:t>
      </w:r>
      <w:r w:rsidR="00293AB7">
        <w:rPr>
          <w:lang w:val="en-US"/>
        </w:rPr>
        <w:t xml:space="preserve"> the percentage share of an income groups preferences that favors welfare reduction (or welfare spending)</w:t>
      </w:r>
      <w:r>
        <w:rPr>
          <w:lang w:val="en-US"/>
        </w:rPr>
        <w:t>.</w:t>
      </w:r>
      <w:r w:rsidR="00076A9D">
        <w:rPr>
          <w:lang w:val="en-US"/>
        </w:rPr>
        <w:t xml:space="preserve"> 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 xml:space="preserve">might result in a decline </w:t>
      </w:r>
      <w:r>
        <w:rPr>
          <w:lang w:val="en-US"/>
        </w:rPr>
        <w:lastRenderedPageBreak/>
        <w:t>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865000">
      <w:pPr>
        <w:pStyle w:val="Heading1"/>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566A96F9" w:rsidR="00D83E11" w:rsidRPr="00FB4381" w:rsidRDefault="005B083F" w:rsidP="00D83E11">
      <w:pPr>
        <w:rPr>
          <w:lang w:val="en-US"/>
        </w:rPr>
      </w:pPr>
      <w:r>
        <w:rPr>
          <w:lang w:val="en-US"/>
        </w:rPr>
        <w:lastRenderedPageBreak/>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Pr>
          <w:lang w:val="en-US"/>
        </w:rPr>
        <w:br/>
      </w:r>
    </w:p>
    <w:p w14:paraId="7767049B" w14:textId="476F9C9B" w:rsidR="00D83E11" w:rsidRPr="00D83E11" w:rsidRDefault="001B4B92" w:rsidP="00D83E11">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two significant ways.</w:t>
      </w:r>
      <w:r>
        <w:rPr>
          <w:lang w:val="en-US"/>
        </w:rPr>
        <w:t xml:space="preserve"> </w:t>
      </w:r>
      <w:r w:rsidR="00D83E11" w:rsidRPr="00D83E11">
        <w:rPr>
          <w:lang w:val="en-US"/>
        </w:rPr>
        <w:t xml:space="preserve">As previously mentioned, </w:t>
      </w:r>
      <w:proofErr w:type="spellStart"/>
      <w:r w:rsidR="00D83E11" w:rsidRPr="00D83E11">
        <w:rPr>
          <w:lang w:val="en-US"/>
        </w:rPr>
        <w:t>Elkjaer</w:t>
      </w:r>
      <w:proofErr w:type="spellEnd"/>
      <w:r w:rsidR="00D83E11" w:rsidRPr="00D83E11">
        <w:rPr>
          <w:lang w:val="en-US"/>
        </w:rPr>
        <w:t xml:space="preserve"> and </w:t>
      </w:r>
      <w:proofErr w:type="spellStart"/>
      <w:r w:rsidR="00D83E11" w:rsidRPr="00D83E11">
        <w:rPr>
          <w:lang w:val="en-US"/>
        </w:rPr>
        <w:t>Klitgaard</w:t>
      </w:r>
      <w:proofErr w:type="spellEnd"/>
      <w:r w:rsidR="00D83E11" w:rsidRPr="00D83E11">
        <w:rPr>
          <w:lang w:val="en-US"/>
        </w:rPr>
        <w:t xml:space="preserve"> (2021) </w:t>
      </w:r>
      <w:proofErr w:type="spellStart"/>
      <w:r w:rsidR="00D83E11" w:rsidRPr="00D83E11">
        <w:rPr>
          <w:lang w:val="en-US"/>
        </w:rPr>
        <w:t>analysed</w:t>
      </w:r>
      <w:proofErr w:type="spellEnd"/>
      <w:r w:rsidR="00D83E11" w:rsidRPr="00D83E11">
        <w:rPr>
          <w:lang w:val="en-US"/>
        </w:rPr>
        <w:t xml:space="preserve"> over 25 studies </w:t>
      </w:r>
      <w:proofErr w:type="gramStart"/>
      <w:r w:rsidR="00D83E11"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437AF988" w:rsidR="00D83E11" w:rsidRPr="00D83E11" w:rsidRDefault="00D83E11" w:rsidP="00D83E11">
      <w:pPr>
        <w:pStyle w:val="Default"/>
        <w:rPr>
          <w:lang w:val="en-US"/>
        </w:rPr>
      </w:pPr>
      <w:r w:rsidRPr="00D83E11">
        <w:rPr>
          <w:lang w:val="en-US"/>
        </w:rPr>
        <w:t xml:space="preserve">regression and assess the influence of each income group on welfare state </w:t>
      </w:r>
      <w:proofErr w:type="gramStart"/>
      <w:r w:rsidRPr="00D83E11">
        <w:rPr>
          <w:lang w:val="en-US"/>
        </w:rPr>
        <w:t>changes</w:t>
      </w:r>
      <w:proofErr w:type="gramEnd"/>
    </w:p>
    <w:p w14:paraId="662A5722" w14:textId="77777777" w:rsidR="00327AEC" w:rsidRDefault="00D83E11" w:rsidP="00AF0E35">
      <w:pPr>
        <w:pStyle w:val="Default"/>
        <w:ind w:left="720" w:hanging="720"/>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w:t>
      </w:r>
      <w:proofErr w:type="gramStart"/>
      <w:r w:rsidRPr="00D83E11">
        <w:rPr>
          <w:lang w:val="en-US"/>
        </w:rPr>
        <w:t>al</w:t>
      </w:r>
      <w:proofErr w:type="gramEnd"/>
    </w:p>
    <w:p w14:paraId="6C22A81B" w14:textId="77777777" w:rsidR="00FB4381" w:rsidRDefault="00D83E11" w:rsidP="00CA6338">
      <w:pPr>
        <w:pStyle w:val="Default"/>
        <w:ind w:left="720" w:hanging="720"/>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sidR="00CA6338">
        <w:rPr>
          <w:lang w:val="en-US"/>
        </w:rPr>
        <w:t xml:space="preserve"> </w:t>
      </w:r>
    </w:p>
    <w:p w14:paraId="6A8BCDFC" w14:textId="61288FD4" w:rsidR="00865000" w:rsidRDefault="00327AEC" w:rsidP="00FB4381">
      <w:pPr>
        <w:pStyle w:val="Default"/>
        <w:rPr>
          <w:lang w:val="en-US"/>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Pr>
          <w:lang w:val="en-US"/>
        </w:rPr>
        <w:t xml:space="preserve"> of the observed coefficients.</w:t>
      </w:r>
      <w:r>
        <w:rPr>
          <w:rStyle w:val="FootnoteReference"/>
          <w:lang w:val="en-US"/>
        </w:rPr>
        <w:footnoteReference w:id="3"/>
      </w:r>
      <w:r>
        <w:rPr>
          <w:lang w:val="en-US"/>
        </w:rPr>
        <w:br/>
      </w:r>
      <w:r w:rsidR="00865000">
        <w:rPr>
          <w:lang w:val="en-US"/>
        </w:rPr>
        <w:br/>
      </w:r>
      <w:proofErr w:type="gramStart"/>
      <w:r w:rsidR="00865000" w:rsidRPr="00865000">
        <w:rPr>
          <w:rStyle w:val="Heading1Char"/>
        </w:rPr>
        <w:t>Results</w:t>
      </w:r>
      <w:proofErr w:type="gramEnd"/>
      <w:r w:rsidR="00865000" w:rsidRPr="00865000">
        <w:rPr>
          <w:rStyle w:val="Heading1Char"/>
        </w:rPr>
        <w:t xml:space="preserve">  </w:t>
      </w:r>
    </w:p>
    <w:p w14:paraId="4BBD9A6D" w14:textId="79874B8F" w:rsidR="00FB4381" w:rsidRDefault="00FB4381" w:rsidP="00FB4381">
      <w:pPr>
        <w:pStyle w:val="Default"/>
        <w:rPr>
          <w:lang w:val="en-US"/>
        </w:rPr>
      </w:pPr>
    </w:p>
    <w:p w14:paraId="20FCC5FA" w14:textId="77777777" w:rsidR="00FB438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elfare on </w:t>
      </w:r>
    </w:p>
    <w:p w14:paraId="6E2FFBDF" w14:textId="77777777" w:rsidR="00FB4381" w:rsidRDefault="00327AEC" w:rsidP="00CA6338">
      <w:pPr>
        <w:pStyle w:val="Default"/>
        <w:ind w:left="720" w:hanging="720"/>
        <w:rPr>
          <w:lang w:val="en-US"/>
        </w:rPr>
      </w:pPr>
      <w:r>
        <w:rPr>
          <w:lang w:val="en-US"/>
        </w:rPr>
        <w:t xml:space="preserve">the preferences of the three income groups interacted with capital mobility. Due to the </w:t>
      </w:r>
    </w:p>
    <w:p w14:paraId="13D7A16B" w14:textId="77777777" w:rsidR="00FB4381" w:rsidRDefault="00327AEC" w:rsidP="00CA6338">
      <w:pPr>
        <w:pStyle w:val="Default"/>
        <w:ind w:left="720" w:hanging="720"/>
        <w:rPr>
          <w:lang w:val="en-US"/>
        </w:rPr>
      </w:pPr>
      <w:r>
        <w:rPr>
          <w:lang w:val="en-US"/>
        </w:rPr>
        <w:t xml:space="preserve">interaction effect between capital mobility logged and the preferences of citizens, the </w:t>
      </w:r>
    </w:p>
    <w:p w14:paraId="2A080682" w14:textId="77777777" w:rsidR="00FB4381" w:rsidRDefault="00327AEC" w:rsidP="00CA6338">
      <w:pPr>
        <w:pStyle w:val="Default"/>
        <w:ind w:left="720" w:hanging="720"/>
        <w:rPr>
          <w:lang w:val="en-US"/>
        </w:rPr>
      </w:pPr>
      <w:r>
        <w:rPr>
          <w:lang w:val="en-US"/>
        </w:rPr>
        <w:t>preferences coefficients can be interpreted as the change in average welfare</w:t>
      </w:r>
      <w:r w:rsidR="003B4FAD">
        <w:rPr>
          <w:lang w:val="en-US"/>
        </w:rPr>
        <w:t xml:space="preserve"> when </w:t>
      </w:r>
      <w:proofErr w:type="gramStart"/>
      <w:r w:rsidR="003B4FAD">
        <w:rPr>
          <w:lang w:val="en-US"/>
        </w:rPr>
        <w:t>one</w:t>
      </w:r>
      <w:proofErr w:type="gramEnd"/>
      <w:r w:rsidR="003B4FAD">
        <w:rPr>
          <w:lang w:val="en-US"/>
        </w:rPr>
        <w:t xml:space="preserve"> </w:t>
      </w:r>
    </w:p>
    <w:p w14:paraId="0BAF2E7A" w14:textId="77777777" w:rsidR="00FB4381" w:rsidRDefault="003B4FAD" w:rsidP="00CA6338">
      <w:pPr>
        <w:pStyle w:val="Default"/>
        <w:ind w:left="720" w:hanging="720"/>
        <w:rPr>
          <w:lang w:val="en-US"/>
        </w:rPr>
      </w:pPr>
      <w:r>
        <w:rPr>
          <w:lang w:val="en-US"/>
        </w:rPr>
        <w:t>additional percent of an income group favors more welfare spending</w:t>
      </w:r>
      <w:r w:rsidR="00327AEC">
        <w:rPr>
          <w:lang w:val="en-US"/>
        </w:rPr>
        <w:t xml:space="preserve">, </w:t>
      </w:r>
      <w:r w:rsidR="000118A2">
        <w:rPr>
          <w:lang w:val="en-US"/>
        </w:rPr>
        <w:t>whilst</w:t>
      </w:r>
      <w:r w:rsidR="00327AEC">
        <w:rPr>
          <w:lang w:val="en-US"/>
        </w:rPr>
        <w:t xml:space="preserve"> logged </w:t>
      </w:r>
      <w:proofErr w:type="gramStart"/>
      <w:r w:rsidR="00327AEC">
        <w:rPr>
          <w:lang w:val="en-US"/>
        </w:rPr>
        <w:t>capital</w:t>
      </w:r>
      <w:proofErr w:type="gramEnd"/>
      <w:r w:rsidR="00FB4381">
        <w:rPr>
          <w:lang w:val="en-US"/>
        </w:rPr>
        <w:t xml:space="preserve"> </w:t>
      </w:r>
    </w:p>
    <w:p w14:paraId="603007CD" w14:textId="77777777" w:rsidR="00FB4381" w:rsidRDefault="00327AEC" w:rsidP="00CA6338">
      <w:pPr>
        <w:pStyle w:val="Default"/>
        <w:ind w:left="720" w:hanging="720"/>
        <w:rPr>
          <w:lang w:val="en-US"/>
        </w:rPr>
      </w:pPr>
      <w:r>
        <w:rPr>
          <w:lang w:val="en-US"/>
        </w:rPr>
        <w:t xml:space="preserve">mobility is held constant zero. Conveniently, the logged capital mobility of zero equates to </w:t>
      </w:r>
    </w:p>
    <w:p w14:paraId="261A507E" w14:textId="77777777" w:rsidR="00FB4381" w:rsidRDefault="00327AEC" w:rsidP="00CA6338">
      <w:pPr>
        <w:pStyle w:val="Default"/>
        <w:ind w:left="720" w:hanging="720"/>
        <w:rPr>
          <w:lang w:val="en-US"/>
        </w:rPr>
      </w:pPr>
      <w:r>
        <w:rPr>
          <w:lang w:val="en-US"/>
        </w:rPr>
        <w:t xml:space="preserve">capital mobility with a factor of </w:t>
      </w:r>
      <w:r w:rsidR="00F61FE1">
        <w:rPr>
          <w:lang w:val="en-US"/>
        </w:rPr>
        <w:t>one</w:t>
      </w:r>
      <w:r w:rsidR="000118A2">
        <w:rPr>
          <w:lang w:val="en-US"/>
        </w:rPr>
        <w:t xml:space="preserve"> (100%</w:t>
      </w:r>
      <w:r w:rsidR="00F61FE1">
        <w:rPr>
          <w:lang w:val="en-US"/>
        </w:rPr>
        <w:t>. Of GDP</w:t>
      </w:r>
      <w:r w:rsidR="000118A2">
        <w:rPr>
          <w:lang w:val="en-US"/>
        </w:rPr>
        <w:t>)</w:t>
      </w:r>
      <w:r>
        <w:rPr>
          <w:lang w:val="en-US"/>
        </w:rPr>
        <w:t xml:space="preserve">, </w:t>
      </w:r>
      <w:r>
        <w:rPr>
          <w:lang w:val="en-US"/>
        </w:rPr>
        <w:t xml:space="preserve">in which the sum of capital in- and </w:t>
      </w:r>
    </w:p>
    <w:p w14:paraId="32FDD985" w14:textId="77777777" w:rsidR="00FB4381" w:rsidRDefault="00327AEC" w:rsidP="00CA6338">
      <w:pPr>
        <w:pStyle w:val="Default"/>
        <w:ind w:left="720" w:hanging="720"/>
        <w:rPr>
          <w:lang w:val="en-US"/>
        </w:rPr>
      </w:pPr>
      <w:r>
        <w:rPr>
          <w:lang w:val="en-US"/>
        </w:rPr>
        <w:t xml:space="preserve">outflows </w:t>
      </w:r>
      <w:proofErr w:type="gramStart"/>
      <w:r>
        <w:rPr>
          <w:lang w:val="en-US"/>
        </w:rPr>
        <w:t>is</w:t>
      </w:r>
      <w:proofErr w:type="gramEnd"/>
      <w:r>
        <w:rPr>
          <w:lang w:val="en-US"/>
        </w:rPr>
        <w:t xml:space="preserve"> e</w:t>
      </w:r>
      <w:r w:rsidR="003B4FAD">
        <w:rPr>
          <w:lang w:val="en-US"/>
        </w:rPr>
        <w:t xml:space="preserve">xactly as large as a countries GDP. </w:t>
      </w:r>
      <w:r w:rsidR="00F63361">
        <w:rPr>
          <w:lang w:val="en-US"/>
        </w:rPr>
        <w:t xml:space="preserve">As depicted in figure 2, countries with capital </w:t>
      </w:r>
    </w:p>
    <w:p w14:paraId="2A447AD4" w14:textId="77777777" w:rsidR="00FB4381" w:rsidRDefault="00F63361" w:rsidP="00CA6338">
      <w:pPr>
        <w:pStyle w:val="Default"/>
        <w:ind w:left="720" w:hanging="720"/>
        <w:rPr>
          <w:lang w:val="en-US"/>
        </w:rPr>
      </w:pPr>
      <w:r>
        <w:rPr>
          <w:lang w:val="en-US"/>
        </w:rPr>
        <w:t xml:space="preserve">flows the size of their GDP are well below the median of capital flows (220%), and </w:t>
      </w:r>
      <w:proofErr w:type="gramStart"/>
      <w:r>
        <w:rPr>
          <w:lang w:val="en-US"/>
        </w:rPr>
        <w:t>therefore</w:t>
      </w:r>
      <w:proofErr w:type="gramEnd"/>
      <w:r>
        <w:rPr>
          <w:lang w:val="en-US"/>
        </w:rPr>
        <w:t xml:space="preserve"> </w:t>
      </w:r>
    </w:p>
    <w:p w14:paraId="5D3418A9" w14:textId="77777777" w:rsidR="00FB4381" w:rsidRDefault="00F63361" w:rsidP="00CA6338">
      <w:pPr>
        <w:pStyle w:val="Default"/>
        <w:ind w:left="720" w:hanging="720"/>
        <w:rPr>
          <w:lang w:val="en-US"/>
        </w:rPr>
      </w:pPr>
      <w:r>
        <w:rPr>
          <w:lang w:val="en-US"/>
        </w:rPr>
        <w:t xml:space="preserve">can still be considered as relatively sheltered from large capital streams. Within such </w:t>
      </w:r>
    </w:p>
    <w:p w14:paraId="3120DF5D" w14:textId="77777777" w:rsidR="00FB4381" w:rsidRDefault="00F63361" w:rsidP="00CA6338">
      <w:pPr>
        <w:pStyle w:val="Default"/>
        <w:ind w:left="720" w:hanging="720"/>
        <w:rPr>
          <w:lang w:val="en-US"/>
        </w:rPr>
      </w:pPr>
      <w:r>
        <w:rPr>
          <w:lang w:val="en-US"/>
        </w:rPr>
        <w:t xml:space="preserve">economies, this paper finds </w:t>
      </w:r>
      <w:r w:rsidR="0063562F">
        <w:rPr>
          <w:lang w:val="en-US"/>
        </w:rPr>
        <w:t xml:space="preserve">that </w:t>
      </w:r>
      <w:r w:rsidR="00327AEC">
        <w:rPr>
          <w:lang w:val="en-US"/>
        </w:rPr>
        <w:t xml:space="preserve">the preferences of the rich and the median </w:t>
      </w:r>
      <w:r w:rsidR="0063562F">
        <w:rPr>
          <w:lang w:val="en-US"/>
        </w:rPr>
        <w:t>are</w:t>
      </w:r>
      <w:r w:rsidR="00327AEC">
        <w:rPr>
          <w:lang w:val="en-US"/>
        </w:rPr>
        <w:t xml:space="preserve"> significant in </w:t>
      </w:r>
    </w:p>
    <w:p w14:paraId="2336C9AF" w14:textId="77777777" w:rsidR="00FB4381" w:rsidRDefault="00327AEC" w:rsidP="00CA6338">
      <w:pPr>
        <w:pStyle w:val="Default"/>
        <w:ind w:left="720" w:hanging="720"/>
        <w:rPr>
          <w:lang w:val="en-US"/>
        </w:rPr>
      </w:pPr>
      <w:r>
        <w:rPr>
          <w:lang w:val="en-US"/>
        </w:rPr>
        <w:t xml:space="preserve">deciding to what extend welfare generosity changes. </w:t>
      </w:r>
      <w:r w:rsidR="0063562F">
        <w:rPr>
          <w:lang w:val="en-US"/>
        </w:rPr>
        <w:t xml:space="preserve">The models show </w:t>
      </w:r>
      <w:r>
        <w:rPr>
          <w:lang w:val="en-US"/>
        </w:rPr>
        <w:t xml:space="preserve">when </w:t>
      </w:r>
      <w:proofErr w:type="gramStart"/>
      <w:r>
        <w:rPr>
          <w:lang w:val="en-US"/>
        </w:rPr>
        <w:t>an additional</w:t>
      </w:r>
      <w:proofErr w:type="gramEnd"/>
      <w:r>
        <w:rPr>
          <w:lang w:val="en-US"/>
        </w:rPr>
        <w:t xml:space="preserve"> </w:t>
      </w:r>
    </w:p>
    <w:p w14:paraId="4F8D259A" w14:textId="77777777" w:rsidR="00FB4381" w:rsidRDefault="00327AEC" w:rsidP="00CA6338">
      <w:pPr>
        <w:pStyle w:val="Default"/>
        <w:ind w:left="720" w:hanging="720"/>
        <w:rPr>
          <w:lang w:val="en-US"/>
        </w:rPr>
      </w:pPr>
      <w:r>
        <w:rPr>
          <w:lang w:val="en-US"/>
        </w:rPr>
        <w:t xml:space="preserve">one percent of the rich favor more welfare spending this translates into a 0.04 increase in </w:t>
      </w:r>
    </w:p>
    <w:p w14:paraId="0FB76BA5" w14:textId="77777777" w:rsidR="00FB4381" w:rsidRDefault="00327AEC" w:rsidP="00CA6338">
      <w:pPr>
        <w:pStyle w:val="Default"/>
        <w:ind w:left="720" w:hanging="720"/>
        <w:rPr>
          <w:lang w:val="en-US"/>
        </w:rPr>
      </w:pPr>
      <w:r>
        <w:rPr>
          <w:lang w:val="en-US"/>
        </w:rPr>
        <w:t xml:space="preserve">average welfare generosity. In comparison when an additional one percent of citizens with </w:t>
      </w:r>
    </w:p>
    <w:p w14:paraId="1E245CAE" w14:textId="77777777" w:rsidR="00FB4381" w:rsidRDefault="00327AEC" w:rsidP="00CA6338">
      <w:pPr>
        <w:pStyle w:val="Default"/>
        <w:ind w:left="720" w:hanging="720"/>
        <w:rPr>
          <w:lang w:val="en-US"/>
        </w:rPr>
      </w:pPr>
      <w:r>
        <w:rPr>
          <w:lang w:val="en-US"/>
        </w:rPr>
        <w:t xml:space="preserve">median income favors more welfare spending, this translates into an increase of </w:t>
      </w:r>
      <w:proofErr w:type="gramStart"/>
      <w:r>
        <w:rPr>
          <w:lang w:val="en-US"/>
        </w:rPr>
        <w:t>0.037</w:t>
      </w:r>
      <w:proofErr w:type="gramEnd"/>
      <w:r>
        <w:rPr>
          <w:lang w:val="en-US"/>
        </w:rPr>
        <w:t xml:space="preserve"> </w:t>
      </w:r>
    </w:p>
    <w:p w14:paraId="62FEFA3E" w14:textId="77777777" w:rsidR="00FB4381" w:rsidRDefault="00327AEC" w:rsidP="00CA6338">
      <w:pPr>
        <w:pStyle w:val="Default"/>
        <w:ind w:left="720" w:hanging="720"/>
        <w:rPr>
          <w:lang w:val="en-US"/>
        </w:rPr>
      </w:pPr>
      <w:r>
        <w:rPr>
          <w:lang w:val="en-US"/>
        </w:rPr>
        <w:t>average change in welfare. The difference between the influence of the middle class</w:t>
      </w:r>
      <w:r w:rsidR="0063562F">
        <w:rPr>
          <w:lang w:val="en-US"/>
        </w:rPr>
        <w:t xml:space="preserve"> </w:t>
      </w:r>
      <w:r w:rsidR="0063562F">
        <w:rPr>
          <w:lang w:val="en-US"/>
        </w:rPr>
        <w:t xml:space="preserve">in </w:t>
      </w:r>
    </w:p>
    <w:p w14:paraId="3BD48D5A" w14:textId="77777777" w:rsidR="00FB4381" w:rsidRDefault="0063562F" w:rsidP="00CA6338">
      <w:pPr>
        <w:pStyle w:val="Default"/>
        <w:ind w:left="720" w:hanging="720"/>
        <w:rPr>
          <w:lang w:val="en-US"/>
        </w:rPr>
      </w:pPr>
      <w:r>
        <w:rPr>
          <w:lang w:val="en-US"/>
        </w:rPr>
        <w:t>deciding welfare outcomes</w:t>
      </w:r>
      <w:r w:rsidR="00327AEC">
        <w:rPr>
          <w:lang w:val="en-US"/>
        </w:rPr>
        <w:t xml:space="preserve"> in comparison to the rich does not appear to be as </w:t>
      </w:r>
      <w:proofErr w:type="gramStart"/>
      <w:r>
        <w:rPr>
          <w:lang w:val="en-US"/>
        </w:rPr>
        <w:t>pronounced</w:t>
      </w:r>
      <w:proofErr w:type="gramEnd"/>
      <w:r>
        <w:rPr>
          <w:lang w:val="en-US"/>
        </w:rPr>
        <w:t xml:space="preserve"> </w:t>
      </w:r>
    </w:p>
    <w:p w14:paraId="752D4F8B" w14:textId="77777777" w:rsidR="00FB4381" w:rsidRDefault="0063562F" w:rsidP="00CA6338">
      <w:pPr>
        <w:pStyle w:val="Default"/>
        <w:ind w:left="720" w:hanging="720"/>
        <w:rPr>
          <w:lang w:val="en-US"/>
        </w:rPr>
      </w:pPr>
      <w:r>
        <w:rPr>
          <w:lang w:val="en-US"/>
        </w:rPr>
        <w:t xml:space="preserve">when economies are not exposed to large streams of capital. </w:t>
      </w:r>
      <w:r>
        <w:rPr>
          <w:lang w:val="en-US"/>
        </w:rPr>
        <w:t xml:space="preserve">However, </w:t>
      </w:r>
      <w:r w:rsidRPr="00881CEF">
        <w:rPr>
          <w:lang w:val="en-US"/>
        </w:rPr>
        <w:t xml:space="preserve">the preferences of the </w:t>
      </w:r>
    </w:p>
    <w:p w14:paraId="5E518C7C" w14:textId="77777777" w:rsidR="00FB4381" w:rsidRDefault="0063562F" w:rsidP="00CA6338">
      <w:pPr>
        <w:pStyle w:val="Default"/>
        <w:ind w:left="720" w:hanging="720"/>
        <w:rPr>
          <w:lang w:val="en-US"/>
        </w:rPr>
      </w:pPr>
      <w:proofErr w:type="gramStart"/>
      <w:r w:rsidRPr="00881CEF">
        <w:rPr>
          <w:lang w:val="en-US"/>
        </w:rPr>
        <w:lastRenderedPageBreak/>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66517710" w:rsidR="00881CEF" w:rsidRDefault="0063562F" w:rsidP="00CA6338">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lastRenderedPageBreak/>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583DB2EF" w:rsidR="00354721" w:rsidRDefault="00354721" w:rsidP="001123E8">
      <w:pPr>
        <w:pStyle w:val="Default"/>
        <w:rPr>
          <w:lang w:val="en-US"/>
        </w:rPr>
      </w:pPr>
      <w:r>
        <w:rPr>
          <w:noProof/>
          <w:lang w:val="en-US"/>
        </w:rPr>
        <w:lastRenderedPageBreak/>
        <w:drawing>
          <wp:anchor distT="0" distB="0" distL="114300" distR="114300" simplePos="0" relativeHeight="251658240" behindDoc="0" locked="0" layoutInCell="1" allowOverlap="1" wp14:anchorId="6BC6E7EE" wp14:editId="505A0A12">
            <wp:simplePos x="0" y="0"/>
            <wp:positionH relativeFrom="column">
              <wp:posOffset>-653204</wp:posOffset>
            </wp:positionH>
            <wp:positionV relativeFrom="paragraph">
              <wp:posOffset>0</wp:posOffset>
            </wp:positionV>
            <wp:extent cx="6929755" cy="3897630"/>
            <wp:effectExtent l="0" t="0" r="4445" b="1270"/>
            <wp:wrapSquare wrapText="bothSides"/>
            <wp:docPr id="1417885804" name="Picture 3"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85804" name="Picture 3" descr="A picture containing screenshot, tex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29755" cy="3897630"/>
                    </a:xfrm>
                    <a:prstGeom prst="rect">
                      <a:avLst/>
                    </a:prstGeom>
                  </pic:spPr>
                </pic:pic>
              </a:graphicData>
            </a:graphic>
            <wp14:sizeRelH relativeFrom="page">
              <wp14:pctWidth>0</wp14:pctWidth>
            </wp14:sizeRelH>
            <wp14:sizeRelV relativeFrom="page">
              <wp14:pctHeight>0</wp14:pctHeight>
            </wp14:sizeRelV>
          </wp:anchor>
        </w:drawing>
      </w:r>
    </w:p>
    <w:p w14:paraId="7B0D44B9" w14:textId="7351B341"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20145AC1" w14:textId="715E1CD6" w:rsidR="000B37EF" w:rsidRDefault="00A44227" w:rsidP="000B37EF">
      <w:pPr>
        <w:pStyle w:val="Default"/>
        <w:ind w:left="720" w:hanging="720"/>
        <w:rPr>
          <w:lang w:val="en-US"/>
        </w:rPr>
      </w:pPr>
      <w:r>
        <w:rPr>
          <w:lang w:val="en-US"/>
        </w:rPr>
        <w:t xml:space="preserve">To have a better understanding </w:t>
      </w:r>
      <w:r w:rsidR="000B37EF">
        <w:rPr>
          <w:lang w:val="en-US"/>
        </w:rPr>
        <w:t xml:space="preserve">of </w:t>
      </w:r>
      <w:r w:rsidR="00E47D00">
        <w:rPr>
          <w:lang w:val="en-US"/>
        </w:rPr>
        <w:t xml:space="preserve">the extent to which capital mobility impacts the </w:t>
      </w:r>
      <w:proofErr w:type="gramStart"/>
      <w:r w:rsidR="00E47D00">
        <w:rPr>
          <w:lang w:val="en-US"/>
        </w:rPr>
        <w:t>influence</w:t>
      </w:r>
      <w:proofErr w:type="gramEnd"/>
    </w:p>
    <w:p w14:paraId="5FE17DE3" w14:textId="68A75DC8" w:rsidR="000B37EF" w:rsidRDefault="00E47D00" w:rsidP="000B37EF">
      <w:pPr>
        <w:pStyle w:val="Default"/>
        <w:ind w:left="720" w:hanging="720"/>
        <w:rPr>
          <w:lang w:val="en-US"/>
        </w:rPr>
      </w:pPr>
      <w:r>
        <w:rPr>
          <w:lang w:val="en-US"/>
        </w:rPr>
        <w:t>of different income groups</w:t>
      </w:r>
      <w:r w:rsidR="000B37EF">
        <w:rPr>
          <w:lang w:val="en-US"/>
        </w:rPr>
        <w:t xml:space="preserve"> on welfare generosity, figure 3 plots the </w:t>
      </w:r>
      <w:r w:rsidR="000B37EF" w:rsidRPr="000B37EF">
        <w:rPr>
          <w:lang w:val="en-US"/>
        </w:rPr>
        <w:t>marginal</w:t>
      </w:r>
      <w:r w:rsidR="000B37EF">
        <w:rPr>
          <w:lang w:val="en-US"/>
        </w:rPr>
        <w:t xml:space="preserve"> slopes of the</w:t>
      </w:r>
    </w:p>
    <w:p w14:paraId="2F82474B" w14:textId="77777777" w:rsidR="000B37EF" w:rsidRDefault="000B37EF" w:rsidP="000B37EF">
      <w:pPr>
        <w:pStyle w:val="Default"/>
        <w:ind w:left="720" w:hanging="720"/>
        <w:rPr>
          <w:lang w:val="en-US"/>
        </w:rPr>
      </w:pPr>
      <w:r>
        <w:rPr>
          <w:lang w:val="en-US"/>
        </w:rPr>
        <w:t>preferences coefficients for various levels of capital mobility. In the plot, all other variables</w:t>
      </w:r>
    </w:p>
    <w:p w14:paraId="1B03A163" w14:textId="77777777" w:rsidR="0053439D" w:rsidRDefault="000B37EF" w:rsidP="000B37EF">
      <w:pPr>
        <w:pStyle w:val="Default"/>
        <w:ind w:left="720" w:hanging="720"/>
        <w:rPr>
          <w:lang w:val="en-US"/>
        </w:rPr>
      </w:pPr>
      <w:r>
        <w:rPr>
          <w:lang w:val="en-US"/>
        </w:rPr>
        <w:t>of the models are held constant at their mean (or mode).</w:t>
      </w:r>
      <w:r w:rsidR="00354721">
        <w:rPr>
          <w:lang w:val="en-US"/>
        </w:rPr>
        <w:t xml:space="preserve"> The shaded area resembles the</w:t>
      </w:r>
    </w:p>
    <w:p w14:paraId="54B426B1" w14:textId="4FEF3E99" w:rsidR="0053439D" w:rsidRDefault="0053439D" w:rsidP="0053439D">
      <w:pPr>
        <w:pStyle w:val="Default"/>
        <w:ind w:left="720" w:hanging="720"/>
        <w:rPr>
          <w:lang w:val="en-US"/>
        </w:rPr>
      </w:pPr>
      <w:r>
        <w:rPr>
          <w:lang w:val="en-US"/>
        </w:rPr>
        <w:t xml:space="preserve">clustered </w:t>
      </w:r>
      <w:r w:rsidR="00354721">
        <w:rPr>
          <w:lang w:val="en-US"/>
        </w:rPr>
        <w:t>95% confidence intervals. At logged capital mobility of zero,</w:t>
      </w:r>
      <w:r w:rsidR="001B5D0B">
        <w:rPr>
          <w:lang w:val="en-US"/>
        </w:rPr>
        <w:t xml:space="preserve"> the coefficients </w:t>
      </w:r>
      <w:proofErr w:type="gramStart"/>
      <w:r w:rsidR="001B5D0B">
        <w:rPr>
          <w:lang w:val="en-US"/>
        </w:rPr>
        <w:t>shown</w:t>
      </w:r>
      <w:proofErr w:type="gramEnd"/>
    </w:p>
    <w:p w14:paraId="06AF6084" w14:textId="77777777" w:rsidR="0053439D" w:rsidRDefault="001B5D0B" w:rsidP="0053439D">
      <w:pPr>
        <w:pStyle w:val="Default"/>
        <w:ind w:left="720" w:hanging="720"/>
        <w:rPr>
          <w:lang w:val="en-US"/>
        </w:rPr>
      </w:pPr>
      <w:r>
        <w:rPr>
          <w:lang w:val="en-US"/>
        </w:rPr>
        <w:t xml:space="preserve">in figure 3 </w:t>
      </w:r>
      <w:r w:rsidRPr="001B5D0B">
        <w:rPr>
          <w:lang w:val="en-US"/>
        </w:rPr>
        <w:t>are</w:t>
      </w:r>
      <w:r w:rsidR="0053439D">
        <w:rPr>
          <w:lang w:val="en-US"/>
        </w:rPr>
        <w:t xml:space="preserve"> </w:t>
      </w:r>
      <w:r w:rsidRPr="001B5D0B">
        <w:rPr>
          <w:lang w:val="en-US"/>
        </w:rPr>
        <w:t>equivalent to the non-interacted coefficients of the preferences provided in the</w:t>
      </w:r>
    </w:p>
    <w:p w14:paraId="5B2762A2" w14:textId="77777777" w:rsidR="0053439D" w:rsidRDefault="001B5D0B" w:rsidP="0053439D">
      <w:pPr>
        <w:pStyle w:val="Default"/>
        <w:ind w:left="720" w:hanging="720"/>
        <w:rPr>
          <w:lang w:val="en-US"/>
        </w:rPr>
      </w:pPr>
      <w:r w:rsidRPr="001B5D0B">
        <w:rPr>
          <w:lang w:val="en-US"/>
        </w:rPr>
        <w:t>model output</w:t>
      </w:r>
      <w:r>
        <w:rPr>
          <w:lang w:val="en-US"/>
        </w:rPr>
        <w:t>.</w:t>
      </w:r>
      <w:r w:rsidR="0053439D">
        <w:rPr>
          <w:lang w:val="en-US"/>
        </w:rPr>
        <w:t xml:space="preserve"> </w:t>
      </w:r>
      <w:r w:rsidR="0053439D">
        <w:rPr>
          <w:lang w:val="en-US"/>
        </w:rPr>
        <w:t>At such level of capital mobility</w:t>
      </w:r>
      <w:r w:rsidR="0053439D">
        <w:rPr>
          <w:lang w:val="en-US"/>
        </w:rPr>
        <w:t>, o</w:t>
      </w:r>
      <w:r>
        <w:rPr>
          <w:lang w:val="en-US"/>
        </w:rPr>
        <w:t>ne can observe how only the preferences of</w:t>
      </w:r>
    </w:p>
    <w:p w14:paraId="2D3AD478" w14:textId="77777777" w:rsidR="00320355" w:rsidRDefault="001B5D0B" w:rsidP="0053439D">
      <w:pPr>
        <w:pStyle w:val="Default"/>
        <w:ind w:left="720" w:hanging="720"/>
        <w:rPr>
          <w:lang w:val="en-US"/>
        </w:rPr>
      </w:pPr>
      <w:r>
        <w:rPr>
          <w:lang w:val="en-US"/>
        </w:rPr>
        <w:t>the richest five percent are</w:t>
      </w:r>
      <w:r w:rsidR="0053439D">
        <w:rPr>
          <w:lang w:val="en-US"/>
        </w:rPr>
        <w:t xml:space="preserve"> statistically </w:t>
      </w:r>
      <w:r w:rsidR="006E4282">
        <w:rPr>
          <w:lang w:val="en-US"/>
        </w:rPr>
        <w:t>s</w:t>
      </w:r>
      <w:r>
        <w:rPr>
          <w:lang w:val="en-US"/>
        </w:rPr>
        <w:t>ignificant at</w:t>
      </w:r>
      <w:r w:rsidR="0053439D">
        <w:rPr>
          <w:lang w:val="en-US"/>
        </w:rPr>
        <w:t xml:space="preserve"> the 95 percent significance level.</w:t>
      </w:r>
      <w:r w:rsidR="00320355">
        <w:rPr>
          <w:lang w:val="en-US"/>
        </w:rPr>
        <w:t xml:space="preserve"> As the</w:t>
      </w:r>
    </w:p>
    <w:p w14:paraId="3D078FC2" w14:textId="77777777" w:rsidR="00320355" w:rsidRDefault="00320355" w:rsidP="00320355">
      <w:pPr>
        <w:pStyle w:val="Default"/>
        <w:ind w:left="720" w:hanging="720"/>
        <w:rPr>
          <w:lang w:val="en-US"/>
        </w:rPr>
      </w:pPr>
      <w:r w:rsidRPr="00320355">
        <w:rPr>
          <w:lang w:val="en-US"/>
        </w:rPr>
        <w:t>confidence interval of the medians' preferences barely exceeds the 0.00 cutoff</w:t>
      </w:r>
      <w:r>
        <w:rPr>
          <w:lang w:val="en-US"/>
        </w:rPr>
        <w:t xml:space="preserve">, the </w:t>
      </w:r>
      <w:r w:rsidRPr="00320355">
        <w:rPr>
          <w:lang w:val="en-US"/>
        </w:rPr>
        <w:t>non</w:t>
      </w:r>
      <w:r>
        <w:rPr>
          <w:lang w:val="en-US"/>
        </w:rPr>
        <w:t>-</w:t>
      </w:r>
    </w:p>
    <w:p w14:paraId="586E7F70" w14:textId="4E8AB62B" w:rsidR="00320355" w:rsidRDefault="00320355" w:rsidP="00320355">
      <w:pPr>
        <w:pStyle w:val="Default"/>
        <w:ind w:left="720" w:hanging="720"/>
        <w:rPr>
          <w:lang w:val="en-US"/>
        </w:rPr>
      </w:pPr>
      <w:r w:rsidRPr="00320355">
        <w:rPr>
          <w:lang w:val="en-US"/>
        </w:rPr>
        <w:t>interacted coefficient is only significant at the 90% level</w:t>
      </w:r>
      <w:r>
        <w:rPr>
          <w:lang w:val="en-US"/>
        </w:rPr>
        <w:t xml:space="preserve">. </w:t>
      </w:r>
      <w:proofErr w:type="gramStart"/>
      <w:r w:rsidR="0053439D">
        <w:rPr>
          <w:lang w:val="en-US"/>
        </w:rPr>
        <w:t>Based</w:t>
      </w:r>
      <w:proofErr w:type="gramEnd"/>
      <w:r w:rsidR="0053439D">
        <w:rPr>
          <w:lang w:val="en-US"/>
        </w:rPr>
        <w:t xml:space="preserve"> on the confidence intervals,</w:t>
      </w:r>
    </w:p>
    <w:p w14:paraId="55FFB9E0" w14:textId="77777777" w:rsidR="00320355" w:rsidRDefault="0053439D" w:rsidP="00320355">
      <w:pPr>
        <w:pStyle w:val="Default"/>
        <w:ind w:left="720" w:hanging="720"/>
        <w:rPr>
          <w:lang w:val="en-US"/>
        </w:rPr>
      </w:pPr>
      <w:r>
        <w:rPr>
          <w:lang w:val="en-US"/>
        </w:rPr>
        <w:t>one can also observe how preferences of the poor</w:t>
      </w:r>
      <w:r w:rsidR="00320355">
        <w:rPr>
          <w:lang w:val="en-US"/>
        </w:rPr>
        <w:t xml:space="preserve"> </w:t>
      </w:r>
      <w:r>
        <w:rPr>
          <w:lang w:val="en-US"/>
        </w:rPr>
        <w:t xml:space="preserve">only turn significant once logged </w:t>
      </w:r>
      <w:proofErr w:type="gramStart"/>
      <w:r>
        <w:rPr>
          <w:lang w:val="en-US"/>
        </w:rPr>
        <w:t>capital</w:t>
      </w:r>
      <w:proofErr w:type="gramEnd"/>
    </w:p>
    <w:p w14:paraId="3E2FD877" w14:textId="77777777" w:rsidR="00320355" w:rsidRDefault="0053439D" w:rsidP="00320355">
      <w:pPr>
        <w:pStyle w:val="Default"/>
        <w:ind w:left="720" w:hanging="720"/>
        <w:rPr>
          <w:lang w:val="en-US"/>
        </w:rPr>
      </w:pPr>
      <w:r>
        <w:rPr>
          <w:lang w:val="en-US"/>
        </w:rPr>
        <w:t xml:space="preserve">mobility </w:t>
      </w:r>
      <w:r w:rsidR="00320355">
        <w:rPr>
          <w:lang w:val="en-US"/>
        </w:rPr>
        <w:t>exceeds</w:t>
      </w:r>
      <w:r>
        <w:rPr>
          <w:lang w:val="en-US"/>
        </w:rPr>
        <w:t xml:space="preserve"> 1.4</w:t>
      </w:r>
      <w:r w:rsidR="00320355">
        <w:rPr>
          <w:lang w:val="en-US"/>
        </w:rPr>
        <w:t xml:space="preserve"> (corresponding to </w:t>
      </w:r>
      <w:r w:rsidR="00320355" w:rsidRPr="001035BA">
        <w:rPr>
          <w:lang w:val="en-US"/>
        </w:rPr>
        <w:t>financial flows</w:t>
      </w:r>
      <w:r w:rsidR="00320355">
        <w:rPr>
          <w:lang w:val="en-US"/>
        </w:rPr>
        <w:t xml:space="preserve"> that are four times the size of a</w:t>
      </w:r>
    </w:p>
    <w:p w14:paraId="1ECF28D5" w14:textId="1D088B3A" w:rsidR="00320355" w:rsidRDefault="00320355" w:rsidP="00320355">
      <w:pPr>
        <w:pStyle w:val="Default"/>
        <w:ind w:left="720" w:hanging="720"/>
        <w:rPr>
          <w:lang w:val="en-US"/>
        </w:rPr>
      </w:pPr>
      <w:r>
        <w:rPr>
          <w:lang w:val="en-US"/>
        </w:rPr>
        <w:t>nations’ GDP)</w:t>
      </w:r>
      <w:r w:rsidR="0053439D">
        <w:rPr>
          <w:lang w:val="en-US"/>
        </w:rPr>
        <w:t>.</w:t>
      </w:r>
      <w:r>
        <w:rPr>
          <w:lang w:val="en-US"/>
        </w:rPr>
        <w:t xml:space="preserve"> Whereas we know that the effect of capital mobility on the size of coefficients </w:t>
      </w:r>
    </w:p>
    <w:p w14:paraId="02D6B0F6" w14:textId="70E7AC4B" w:rsidR="00CC3CD0" w:rsidRDefault="00320355" w:rsidP="00320355">
      <w:pPr>
        <w:pStyle w:val="Default"/>
        <w:ind w:left="720" w:hanging="720"/>
        <w:rPr>
          <w:lang w:val="en-US"/>
        </w:rPr>
      </w:pPr>
      <w:r>
        <w:rPr>
          <w:lang w:val="en-US"/>
        </w:rPr>
        <w:t xml:space="preserve"> are not significant for the median and the rich, </w:t>
      </w:r>
      <w:r w:rsidR="00BA0C75">
        <w:rPr>
          <w:lang w:val="en-US"/>
        </w:rPr>
        <w:t>capital mobility</w:t>
      </w:r>
      <w:r w:rsidR="00B3312F">
        <w:rPr>
          <w:lang w:val="en-US"/>
        </w:rPr>
        <w:t xml:space="preserve"> </w:t>
      </w:r>
      <w:proofErr w:type="spellStart"/>
      <w:r w:rsidR="00BA0C75">
        <w:rPr>
          <w:lang w:val="en-US"/>
        </w:rPr>
        <w:t>signifcantly</w:t>
      </w:r>
      <w:proofErr w:type="spellEnd"/>
      <w:r w:rsidR="00B3312F">
        <w:rPr>
          <w:lang w:val="en-US"/>
        </w:rPr>
        <w:t xml:space="preserve"> increases</w:t>
      </w:r>
      <w:r w:rsidR="00CC3CD0">
        <w:rPr>
          <w:lang w:val="en-US"/>
        </w:rPr>
        <w:t xml:space="preserve"> the</w:t>
      </w:r>
    </w:p>
    <w:p w14:paraId="4B969809" w14:textId="77777777" w:rsidR="00BA0C75" w:rsidRDefault="00CC3CD0" w:rsidP="00CC3CD0">
      <w:pPr>
        <w:pStyle w:val="Default"/>
        <w:ind w:left="720" w:hanging="720"/>
        <w:rPr>
          <w:lang w:val="en-US"/>
        </w:rPr>
      </w:pPr>
      <w:r>
        <w:rPr>
          <w:lang w:val="en-US"/>
        </w:rPr>
        <w:t>influence of the poor</w:t>
      </w:r>
      <w:r w:rsidR="00BA0C75">
        <w:rPr>
          <w:lang w:val="en-US"/>
        </w:rPr>
        <w:t xml:space="preserve"> in determining the average change in welfare </w:t>
      </w:r>
      <w:proofErr w:type="gramStart"/>
      <w:r w:rsidR="00BA0C75">
        <w:rPr>
          <w:lang w:val="en-US"/>
        </w:rPr>
        <w:t xml:space="preserve">generosity </w:t>
      </w:r>
      <w:r>
        <w:rPr>
          <w:lang w:val="en-US"/>
        </w:rPr>
        <w:t>.</w:t>
      </w:r>
      <w:proofErr w:type="gramEnd"/>
      <w:r>
        <w:rPr>
          <w:lang w:val="en-US"/>
        </w:rPr>
        <w:t xml:space="preserve"> Specifically,</w:t>
      </w:r>
    </w:p>
    <w:p w14:paraId="737979A8" w14:textId="163D0577" w:rsidR="00BA0C75" w:rsidRDefault="00CC3CD0" w:rsidP="00BA0C75">
      <w:pPr>
        <w:pStyle w:val="Default"/>
        <w:ind w:left="720" w:hanging="720"/>
        <w:rPr>
          <w:lang w:val="en-US"/>
        </w:rPr>
      </w:pPr>
      <w:r>
        <w:rPr>
          <w:lang w:val="en-US"/>
        </w:rPr>
        <w:t xml:space="preserve">as </w:t>
      </w:r>
      <w:r w:rsidRPr="001123E8">
        <w:rPr>
          <w:lang w:val="en-US"/>
        </w:rPr>
        <w:t xml:space="preserve">logged capital mobility </w:t>
      </w:r>
      <w:r>
        <w:rPr>
          <w:lang w:val="en-US"/>
        </w:rPr>
        <w:t>increases</w:t>
      </w:r>
      <w:r w:rsidRPr="001123E8">
        <w:rPr>
          <w:lang w:val="en-US"/>
        </w:rPr>
        <w:t xml:space="preserve"> from 0 to 1, the</w:t>
      </w:r>
      <w:r w:rsidR="00BA0C75">
        <w:rPr>
          <w:lang w:val="en-US"/>
        </w:rPr>
        <w:t xml:space="preserve"> </w:t>
      </w:r>
      <w:r w:rsidRPr="001123E8">
        <w:rPr>
          <w:lang w:val="en-US"/>
        </w:rPr>
        <w:t>change in welfare generosity that</w:t>
      </w:r>
    </w:p>
    <w:p w14:paraId="46D60403" w14:textId="77777777" w:rsidR="00BA0C75" w:rsidRDefault="00CC3CD0" w:rsidP="00BA0C75">
      <w:pPr>
        <w:pStyle w:val="Default"/>
        <w:ind w:left="720" w:hanging="720"/>
        <w:rPr>
          <w:lang w:val="en-US"/>
        </w:rPr>
      </w:pPr>
      <w:r w:rsidRPr="001123E8">
        <w:rPr>
          <w:lang w:val="en-US"/>
        </w:rPr>
        <w:t>results from an additional 1% of the poor favoring</w:t>
      </w:r>
      <w:r w:rsidR="00BA0C75">
        <w:rPr>
          <w:lang w:val="en-US"/>
        </w:rPr>
        <w:t xml:space="preserve"> </w:t>
      </w:r>
      <w:r w:rsidRPr="001123E8">
        <w:rPr>
          <w:lang w:val="en-US"/>
        </w:rPr>
        <w:t xml:space="preserve">more welfare expenditure </w:t>
      </w:r>
      <w:r>
        <w:rPr>
          <w:lang w:val="en-US"/>
        </w:rPr>
        <w:t>increases</w:t>
      </w:r>
      <w:r w:rsidRPr="001123E8">
        <w:rPr>
          <w:lang w:val="en-US"/>
        </w:rPr>
        <w:t xml:space="preserve"> from </w:t>
      </w:r>
    </w:p>
    <w:p w14:paraId="190FD13D" w14:textId="77777777" w:rsidR="00BA0C75" w:rsidRDefault="00CC3CD0" w:rsidP="00BA0C75">
      <w:pPr>
        <w:pStyle w:val="Default"/>
        <w:ind w:left="720" w:hanging="720"/>
        <w:rPr>
          <w:lang w:val="en-US"/>
        </w:rPr>
      </w:pPr>
      <w:r w:rsidRPr="001123E8">
        <w:rPr>
          <w:lang w:val="en-US"/>
        </w:rPr>
        <w:t>0.012 to 0.031.</w:t>
      </w:r>
      <w:r>
        <w:rPr>
          <w:lang w:val="en-US"/>
        </w:rPr>
        <w:t xml:space="preserve"> For countries in which capital</w:t>
      </w:r>
      <w:r w:rsidR="00BA0C75">
        <w:rPr>
          <w:lang w:val="en-US"/>
        </w:rPr>
        <w:t xml:space="preserve"> </w:t>
      </w:r>
      <w:r>
        <w:rPr>
          <w:lang w:val="en-US"/>
        </w:rPr>
        <w:t>streams are nearly twenty times are large as its</w:t>
      </w:r>
    </w:p>
    <w:p w14:paraId="370A81EB" w14:textId="77777777" w:rsidR="00BA0C75" w:rsidRDefault="00CC3CD0" w:rsidP="00BA0C75">
      <w:pPr>
        <w:pStyle w:val="Default"/>
        <w:ind w:left="720" w:hanging="720"/>
        <w:rPr>
          <w:lang w:val="en-US"/>
        </w:rPr>
      </w:pPr>
      <w:r>
        <w:rPr>
          <w:lang w:val="en-US"/>
        </w:rPr>
        <w:t>GDP (corresponding to logged capital</w:t>
      </w:r>
      <w:r w:rsidR="00BA0C75">
        <w:rPr>
          <w:lang w:val="en-US"/>
        </w:rPr>
        <w:t xml:space="preserve"> </w:t>
      </w:r>
      <w:r>
        <w:rPr>
          <w:lang w:val="en-US"/>
        </w:rPr>
        <w:t>mobility of 3)</w:t>
      </w:r>
      <w:r>
        <w:rPr>
          <w:rStyle w:val="FootnoteReference"/>
          <w:lang w:val="en-US"/>
        </w:rPr>
        <w:footnoteReference w:id="4"/>
      </w:r>
      <w:r>
        <w:rPr>
          <w:lang w:val="en-US"/>
        </w:rPr>
        <w:t xml:space="preserve">, the average increase in </w:t>
      </w:r>
      <w:proofErr w:type="gramStart"/>
      <w:r>
        <w:rPr>
          <w:lang w:val="en-US"/>
        </w:rPr>
        <w:t>welfare</w:t>
      </w:r>
      <w:proofErr w:type="gramEnd"/>
    </w:p>
    <w:p w14:paraId="7EFA5E63" w14:textId="77777777" w:rsidR="00BA0C75" w:rsidRDefault="00CC3CD0" w:rsidP="00BA0C75">
      <w:pPr>
        <w:pStyle w:val="Default"/>
        <w:ind w:left="720" w:hanging="720"/>
        <w:rPr>
          <w:lang w:val="en-US"/>
        </w:rPr>
      </w:pPr>
      <w:r>
        <w:rPr>
          <w:lang w:val="en-US"/>
        </w:rPr>
        <w:t>generosity resulting from a unit change in</w:t>
      </w:r>
      <w:r w:rsidR="00BA0C75">
        <w:rPr>
          <w:lang w:val="en-US"/>
        </w:rPr>
        <w:t xml:space="preserve"> </w:t>
      </w:r>
      <w:r>
        <w:rPr>
          <w:lang w:val="en-US"/>
        </w:rPr>
        <w:t xml:space="preserve">preferences rises to 0.075. </w:t>
      </w:r>
      <w:r w:rsidRPr="001035BA">
        <w:rPr>
          <w:lang w:val="en-US"/>
        </w:rPr>
        <w:t>In nations with the</w:t>
      </w:r>
    </w:p>
    <w:p w14:paraId="1040A658" w14:textId="77777777" w:rsidR="00BA0C75" w:rsidRDefault="00CC3CD0" w:rsidP="00BA0C75">
      <w:pPr>
        <w:pStyle w:val="Default"/>
        <w:ind w:left="720" w:hanging="720"/>
        <w:rPr>
          <w:lang w:val="en-US"/>
        </w:rPr>
      </w:pPr>
      <w:r w:rsidRPr="001035BA">
        <w:rPr>
          <w:lang w:val="en-US"/>
        </w:rPr>
        <w:t xml:space="preserve">highest financial flows, the impact of the </w:t>
      </w:r>
      <w:r>
        <w:rPr>
          <w:lang w:val="en-US"/>
        </w:rPr>
        <w:t>least</w:t>
      </w:r>
      <w:r w:rsidR="00BA0C75">
        <w:rPr>
          <w:lang w:val="en-US"/>
        </w:rPr>
        <w:t xml:space="preserve"> </w:t>
      </w:r>
      <w:r>
        <w:rPr>
          <w:lang w:val="en-US"/>
        </w:rPr>
        <w:t>affluent</w:t>
      </w:r>
      <w:r w:rsidRPr="001035BA">
        <w:rPr>
          <w:lang w:val="en-US"/>
        </w:rPr>
        <w:t xml:space="preserve"> is almost two times greater than </w:t>
      </w:r>
      <w:proofErr w:type="gramStart"/>
      <w:r w:rsidRPr="001035BA">
        <w:rPr>
          <w:lang w:val="en-US"/>
        </w:rPr>
        <w:t>that</w:t>
      </w:r>
      <w:proofErr w:type="gramEnd"/>
      <w:r w:rsidRPr="001035BA">
        <w:rPr>
          <w:lang w:val="en-US"/>
        </w:rPr>
        <w:t xml:space="preserve"> </w:t>
      </w:r>
    </w:p>
    <w:p w14:paraId="35CA98AB" w14:textId="0B7A042F" w:rsidR="0053439D" w:rsidRDefault="00CC3CD0" w:rsidP="00BA0C75">
      <w:pPr>
        <w:pStyle w:val="Default"/>
        <w:ind w:left="720" w:hanging="720"/>
        <w:rPr>
          <w:lang w:val="en-US"/>
        </w:rPr>
      </w:pPr>
      <w:r w:rsidRPr="001035BA">
        <w:rPr>
          <w:lang w:val="en-US"/>
        </w:rPr>
        <w:t>of their peers.</w:t>
      </w:r>
    </w:p>
    <w:p w14:paraId="12836A39" w14:textId="77777777" w:rsidR="001123E8" w:rsidRDefault="001123E8" w:rsidP="002B1967">
      <w:pPr>
        <w:pStyle w:val="Default"/>
        <w:rPr>
          <w:rStyle w:val="jss1856"/>
          <w:rFonts w:ascii="Open Sans" w:hAnsi="Open Sans" w:cs="Open Sans"/>
          <w:color w:val="252525"/>
          <w:sz w:val="21"/>
          <w:szCs w:val="21"/>
        </w:rPr>
      </w:pPr>
    </w:p>
    <w:p w14:paraId="0D7D1C59" w14:textId="265318EB" w:rsidR="00222C85" w:rsidRDefault="00354721" w:rsidP="00354721">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07BFE352" w14:textId="0FD2CE7A" w:rsidR="00222C85" w:rsidRDefault="00222C85" w:rsidP="006927ED">
      <w:pPr>
        <w:pStyle w:val="Default"/>
        <w:ind w:left="720" w:hanging="720"/>
        <w:rPr>
          <w:lang w:val="en-US"/>
        </w:rPr>
      </w:pPr>
    </w:p>
    <w:p w14:paraId="01D56E8E" w14:textId="77777777" w:rsidR="00A64A34" w:rsidRDefault="00A64A34" w:rsidP="00A64A34">
      <w:pPr>
        <w:pStyle w:val="Default"/>
        <w:ind w:left="720" w:hanging="720"/>
        <w:rPr>
          <w:lang w:val="en-US"/>
        </w:rPr>
      </w:pPr>
      <w:r>
        <w:rPr>
          <w:lang w:val="en-US"/>
        </w:rPr>
        <w:t xml:space="preserve">The reported R-squared marginal in table 2 </w:t>
      </w:r>
      <w:r w:rsidR="00543D6B" w:rsidRPr="00543D6B">
        <w:rPr>
          <w:lang w:val="en-DE"/>
        </w:rPr>
        <w:t>represents the proportion of variance</w:t>
      </w:r>
      <w:r w:rsidRPr="00A64A34">
        <w:rPr>
          <w:lang w:val="en-US"/>
        </w:rPr>
        <w:t xml:space="preserve"> </w:t>
      </w:r>
      <w:r>
        <w:rPr>
          <w:lang w:val="en-US"/>
        </w:rPr>
        <w:t>of the</w:t>
      </w:r>
    </w:p>
    <w:p w14:paraId="7D85EDDA" w14:textId="77777777" w:rsidR="00A64A34" w:rsidRDefault="00A64A34" w:rsidP="00A64A34">
      <w:pPr>
        <w:pStyle w:val="Default"/>
        <w:ind w:left="720" w:hanging="720"/>
        <w:rPr>
          <w:lang w:val="en-DE"/>
        </w:rPr>
      </w:pPr>
      <w:r>
        <w:rPr>
          <w:lang w:val="en-US"/>
        </w:rPr>
        <w:t xml:space="preserve">average change in welfare </w:t>
      </w:r>
      <w:r w:rsidRPr="00A64A34">
        <w:rPr>
          <w:lang w:val="en-US"/>
        </w:rPr>
        <w:t>gene</w:t>
      </w:r>
      <w:r>
        <w:rPr>
          <w:lang w:val="en-US"/>
        </w:rPr>
        <w:t xml:space="preserve">rosity </w:t>
      </w:r>
      <w:r w:rsidR="00543D6B" w:rsidRPr="00543D6B">
        <w:rPr>
          <w:lang w:val="en-DE"/>
        </w:rPr>
        <w:t>explained</w:t>
      </w:r>
      <w:r w:rsidRPr="00A64A34">
        <w:rPr>
          <w:lang w:val="en-US"/>
        </w:rPr>
        <w:t xml:space="preserve"> </w:t>
      </w:r>
      <w:r w:rsidR="00543D6B" w:rsidRPr="00543D6B">
        <w:rPr>
          <w:lang w:val="en-DE"/>
        </w:rPr>
        <w:t>by the fixed predictors alone. On the other</w:t>
      </w:r>
    </w:p>
    <w:p w14:paraId="1A0E246B" w14:textId="77777777" w:rsidR="005D0B5A" w:rsidRDefault="00543D6B" w:rsidP="00A64A34">
      <w:pPr>
        <w:pStyle w:val="Default"/>
        <w:ind w:left="720" w:hanging="720"/>
        <w:rPr>
          <w:lang w:val="en-DE"/>
        </w:rPr>
      </w:pPr>
      <w:r w:rsidRPr="00543D6B">
        <w:rPr>
          <w:lang w:val="en-DE"/>
        </w:rPr>
        <w:t xml:space="preserve">hand, </w:t>
      </w:r>
      <w:r w:rsidR="00A64A34">
        <w:rPr>
          <w:lang w:val="en-US"/>
        </w:rPr>
        <w:t xml:space="preserve">R-squared </w:t>
      </w:r>
      <w:r w:rsidRPr="00543D6B">
        <w:rPr>
          <w:lang w:val="en-DE"/>
        </w:rPr>
        <w:t>conditional takes into account both the fixed and random effects, providing</w:t>
      </w:r>
    </w:p>
    <w:p w14:paraId="0E6DA54B" w14:textId="25FEB4C1" w:rsidR="006E157F" w:rsidRDefault="00543D6B" w:rsidP="006E157F">
      <w:pPr>
        <w:pStyle w:val="Default"/>
        <w:ind w:left="720" w:hanging="720"/>
        <w:rPr>
          <w:lang w:val="en-DE"/>
        </w:rPr>
      </w:pPr>
      <w:r w:rsidRPr="00543D6B">
        <w:rPr>
          <w:lang w:val="en-DE"/>
        </w:rPr>
        <w:t>measure of the total variance explained by all predictors</w:t>
      </w:r>
      <w:r w:rsidR="006E157F" w:rsidRPr="006E157F">
        <w:rPr>
          <w:lang w:val="en-US"/>
        </w:rPr>
        <w:t>.</w:t>
      </w:r>
      <w:r w:rsidR="005D0B5A" w:rsidRPr="005D0B5A">
        <w:rPr>
          <w:lang w:val="en-US"/>
        </w:rPr>
        <w:t xml:space="preserve"> </w:t>
      </w:r>
      <w:r w:rsidR="006E157F" w:rsidRPr="006E157F">
        <w:rPr>
          <w:lang w:val="en-US"/>
        </w:rPr>
        <w:t>In comparison to</w:t>
      </w:r>
      <w:r w:rsidR="006E157F">
        <w:rPr>
          <w:lang w:val="en-US"/>
        </w:rPr>
        <w:t xml:space="preserve"> </w:t>
      </w:r>
      <w:r w:rsidR="006E157F" w:rsidRPr="006E157F">
        <w:rPr>
          <w:lang w:val="en-US"/>
        </w:rPr>
        <w:t xml:space="preserve">the other models, </w:t>
      </w:r>
    </w:p>
    <w:p w14:paraId="7C31687C" w14:textId="76A0F948" w:rsidR="006E157F" w:rsidRDefault="00543D6B" w:rsidP="006E157F">
      <w:pPr>
        <w:pStyle w:val="Default"/>
        <w:ind w:left="720" w:hanging="720"/>
        <w:rPr>
          <w:lang w:val="en-DE"/>
        </w:rPr>
      </w:pPr>
      <w:r w:rsidRPr="00543D6B">
        <w:rPr>
          <w:lang w:val="en-DE"/>
        </w:rPr>
        <w:t>the model that</w:t>
      </w:r>
      <w:r w:rsidR="006E157F">
        <w:rPr>
          <w:lang w:val="en-US"/>
        </w:rPr>
        <w:t xml:space="preserve"> </w:t>
      </w:r>
      <w:r w:rsidR="006E157F" w:rsidRPr="006E157F">
        <w:rPr>
          <w:lang w:val="en-US"/>
        </w:rPr>
        <w:t>regresses</w:t>
      </w:r>
      <w:r w:rsidRPr="00543D6B">
        <w:rPr>
          <w:lang w:val="en-DE"/>
        </w:rPr>
        <w:t xml:space="preserve"> the preferences of the poorest 5 percent</w:t>
      </w:r>
      <w:r w:rsidR="006E157F" w:rsidRPr="006E157F">
        <w:rPr>
          <w:lang w:val="en-US"/>
        </w:rPr>
        <w:t xml:space="preserve"> has </w:t>
      </w:r>
      <w:r w:rsidR="006E157F">
        <w:rPr>
          <w:lang w:val="en-US"/>
        </w:rPr>
        <w:t xml:space="preserve">the lowest </w:t>
      </w:r>
      <w:r w:rsidRPr="00543D6B">
        <w:rPr>
          <w:lang w:val="en-DE"/>
        </w:rPr>
        <w:t>R2 marginal</w:t>
      </w:r>
    </w:p>
    <w:p w14:paraId="3FB5EA1A" w14:textId="516A7933" w:rsidR="0019150F" w:rsidRDefault="006E157F" w:rsidP="0019150F">
      <w:pPr>
        <w:pStyle w:val="Default"/>
        <w:ind w:left="720" w:hanging="720"/>
        <w:rPr>
          <w:lang w:val="en-US"/>
        </w:rPr>
      </w:pPr>
      <w:r w:rsidRPr="006E157F">
        <w:rPr>
          <w:lang w:val="en-US"/>
        </w:rPr>
        <w:t xml:space="preserve">which </w:t>
      </w:r>
      <w:r w:rsidR="00543D6B" w:rsidRPr="00543D6B">
        <w:rPr>
          <w:lang w:val="en-DE"/>
        </w:rPr>
        <w:t>suggests</w:t>
      </w:r>
      <w:r w:rsidRPr="006E157F">
        <w:rPr>
          <w:lang w:val="en-US"/>
        </w:rPr>
        <w:t xml:space="preserve"> that </w:t>
      </w:r>
      <w:r w:rsidR="005464ED" w:rsidRPr="00543D6B">
        <w:rPr>
          <w:lang w:val="en-DE"/>
        </w:rPr>
        <w:t>their</w:t>
      </w:r>
      <w:r w:rsidR="00D446AB" w:rsidRPr="00D446AB">
        <w:rPr>
          <w:lang w:val="en-US"/>
        </w:rPr>
        <w:t xml:space="preserve"> interest</w:t>
      </w:r>
      <w:r w:rsidR="0019150F" w:rsidRPr="0019150F">
        <w:rPr>
          <w:lang w:val="en-US"/>
        </w:rPr>
        <w:t xml:space="preserve"> </w:t>
      </w:r>
      <w:r w:rsidR="00543D6B" w:rsidRPr="00543D6B">
        <w:rPr>
          <w:lang w:val="en-DE"/>
        </w:rPr>
        <w:t>explain</w:t>
      </w:r>
      <w:r w:rsidRPr="006E157F">
        <w:rPr>
          <w:lang w:val="en-US"/>
        </w:rPr>
        <w:t xml:space="preserve"> </w:t>
      </w:r>
      <w:r w:rsidR="00543D6B" w:rsidRPr="00543D6B">
        <w:rPr>
          <w:lang w:val="en-DE"/>
        </w:rPr>
        <w:t>the variance in</w:t>
      </w:r>
      <w:r>
        <w:rPr>
          <w:lang w:val="en-US"/>
        </w:rPr>
        <w:t xml:space="preserve"> </w:t>
      </w:r>
      <w:r w:rsidR="00543D6B" w:rsidRPr="00543D6B">
        <w:rPr>
          <w:lang w:val="en-DE"/>
        </w:rPr>
        <w:t xml:space="preserve">the </w:t>
      </w:r>
      <w:r w:rsidRPr="006E157F">
        <w:rPr>
          <w:lang w:val="en-US"/>
        </w:rPr>
        <w:t xml:space="preserve">change in </w:t>
      </w:r>
      <w:proofErr w:type="gramStart"/>
      <w:r w:rsidR="004B45E8" w:rsidRPr="006E157F">
        <w:rPr>
          <w:lang w:val="en-US"/>
        </w:rPr>
        <w:t>welfare</w:t>
      </w:r>
      <w:proofErr w:type="gramEnd"/>
      <w:r w:rsidR="004B45E8">
        <w:rPr>
          <w:lang w:val="en-US"/>
        </w:rPr>
        <w:t xml:space="preserve"> </w:t>
      </w:r>
    </w:p>
    <w:p w14:paraId="4B4F77B1" w14:textId="77777777" w:rsidR="0099378E" w:rsidRDefault="006E157F" w:rsidP="006B78DC">
      <w:pPr>
        <w:pStyle w:val="Default"/>
        <w:ind w:left="720" w:hanging="720"/>
        <w:rPr>
          <w:lang w:val="en-DE"/>
        </w:rPr>
      </w:pPr>
      <w:r w:rsidRPr="006E157F">
        <w:rPr>
          <w:lang w:val="en-US"/>
        </w:rPr>
        <w:t>generosity</w:t>
      </w:r>
      <w:r w:rsidR="0019150F">
        <w:rPr>
          <w:lang w:val="en-US"/>
        </w:rPr>
        <w:t xml:space="preserve"> </w:t>
      </w:r>
      <w:r w:rsidR="0019150F" w:rsidRPr="00543D6B">
        <w:rPr>
          <w:lang w:val="en-DE"/>
        </w:rPr>
        <w:t>relatively less</w:t>
      </w:r>
      <w:r w:rsidR="0019150F" w:rsidRPr="006E157F">
        <w:rPr>
          <w:lang w:val="en-US"/>
        </w:rPr>
        <w:t xml:space="preserve"> </w:t>
      </w:r>
      <w:r w:rsidR="0019150F" w:rsidRPr="0019150F">
        <w:rPr>
          <w:lang w:val="en-US"/>
        </w:rPr>
        <w:t>well</w:t>
      </w:r>
      <w:r w:rsidR="0019150F">
        <w:rPr>
          <w:lang w:val="en-US"/>
        </w:rPr>
        <w:t xml:space="preserve"> in comparison to the median or the rich</w:t>
      </w:r>
      <w:r w:rsidRPr="006E157F">
        <w:rPr>
          <w:lang w:val="en-US"/>
        </w:rPr>
        <w:t xml:space="preserve">. </w:t>
      </w:r>
      <w:r w:rsidR="00543D6B" w:rsidRPr="00543D6B">
        <w:rPr>
          <w:lang w:val="en-DE"/>
        </w:rPr>
        <w:t>However,</w:t>
      </w:r>
      <w:r w:rsidRPr="006E157F">
        <w:rPr>
          <w:lang w:val="en-US"/>
        </w:rPr>
        <w:t xml:space="preserve"> </w:t>
      </w:r>
      <w:r w:rsidR="00543D6B" w:rsidRPr="00543D6B">
        <w:rPr>
          <w:lang w:val="en-DE"/>
        </w:rPr>
        <w:t>the higher</w:t>
      </w:r>
    </w:p>
    <w:p w14:paraId="1BA2DA01" w14:textId="6C94F74C" w:rsidR="0099378E" w:rsidRDefault="006E157F" w:rsidP="006B78DC">
      <w:pPr>
        <w:pStyle w:val="Default"/>
        <w:ind w:left="720" w:hanging="720"/>
        <w:rPr>
          <w:lang w:val="en-US"/>
        </w:rPr>
      </w:pPr>
      <w:r>
        <w:rPr>
          <w:lang w:val="en-US"/>
        </w:rPr>
        <w:t xml:space="preserve">R-squared </w:t>
      </w:r>
      <w:r w:rsidRPr="00543D6B">
        <w:rPr>
          <w:lang w:val="en-DE"/>
        </w:rPr>
        <w:t xml:space="preserve">conditional </w:t>
      </w:r>
      <w:r w:rsidR="00543D6B" w:rsidRPr="00543D6B">
        <w:rPr>
          <w:lang w:val="en-DE"/>
        </w:rPr>
        <w:t xml:space="preserve">indicates that when combined with the </w:t>
      </w:r>
      <w:r w:rsidRPr="006E157F">
        <w:rPr>
          <w:lang w:val="en-US"/>
        </w:rPr>
        <w:t>co</w:t>
      </w:r>
      <w:r>
        <w:rPr>
          <w:lang w:val="en-US"/>
        </w:rPr>
        <w:t xml:space="preserve">untry specific </w:t>
      </w:r>
      <w:r w:rsidR="00A6094C">
        <w:rPr>
          <w:lang w:val="en-US"/>
        </w:rPr>
        <w:t>characteristics</w:t>
      </w:r>
      <w:r>
        <w:rPr>
          <w:lang w:val="en-US"/>
        </w:rPr>
        <w:t>,</w:t>
      </w:r>
    </w:p>
    <w:p w14:paraId="0AAC07F4" w14:textId="77777777" w:rsidR="0099378E" w:rsidRDefault="00543D6B" w:rsidP="006B78DC">
      <w:pPr>
        <w:pStyle w:val="Default"/>
        <w:ind w:left="720" w:hanging="720"/>
        <w:rPr>
          <w:lang w:val="en-DE"/>
        </w:rPr>
      </w:pPr>
      <w:r w:rsidRPr="00543D6B">
        <w:rPr>
          <w:lang w:val="en-DE"/>
        </w:rPr>
        <w:t>including the</w:t>
      </w:r>
      <w:r w:rsidR="0019150F">
        <w:rPr>
          <w:lang w:val="en-US"/>
        </w:rPr>
        <w:t xml:space="preserve"> </w:t>
      </w:r>
      <w:r w:rsidRPr="00543D6B">
        <w:rPr>
          <w:lang w:val="en-DE"/>
        </w:rPr>
        <w:t>preferences of the poorest 5 percent explains</w:t>
      </w:r>
      <w:r w:rsidR="006E157F" w:rsidRPr="006E157F">
        <w:rPr>
          <w:lang w:val="en-US"/>
        </w:rPr>
        <w:t xml:space="preserve"> the</w:t>
      </w:r>
      <w:r w:rsidRPr="00543D6B">
        <w:rPr>
          <w:lang w:val="en-DE"/>
        </w:rPr>
        <w:t xml:space="preserve"> large</w:t>
      </w:r>
      <w:proofErr w:type="spellStart"/>
      <w:r w:rsidR="006E157F" w:rsidRPr="006E157F">
        <w:rPr>
          <w:lang w:val="en-US"/>
        </w:rPr>
        <w:t>s</w:t>
      </w:r>
      <w:r w:rsidR="006B78DC">
        <w:rPr>
          <w:lang w:val="en-US"/>
        </w:rPr>
        <w:t>t</w:t>
      </w:r>
      <w:proofErr w:type="spellEnd"/>
      <w:r w:rsidR="006B78DC">
        <w:rPr>
          <w:lang w:val="en-US"/>
        </w:rPr>
        <w:t xml:space="preserve"> </w:t>
      </w:r>
      <w:r w:rsidRPr="00543D6B">
        <w:rPr>
          <w:lang w:val="en-DE"/>
        </w:rPr>
        <w:t>proportion of the total</w:t>
      </w:r>
    </w:p>
    <w:p w14:paraId="463187A7" w14:textId="4D0291D2" w:rsidR="0099378E" w:rsidRDefault="00543D6B" w:rsidP="0099378E">
      <w:pPr>
        <w:pStyle w:val="Default"/>
        <w:ind w:left="720" w:hanging="720"/>
        <w:rPr>
          <w:lang w:val="en-US"/>
        </w:rPr>
      </w:pPr>
      <w:r w:rsidRPr="00543D6B">
        <w:rPr>
          <w:lang w:val="en-DE"/>
        </w:rPr>
        <w:t>varianc</w:t>
      </w:r>
      <w:r w:rsidR="006E157F" w:rsidRPr="006E157F">
        <w:rPr>
          <w:lang w:val="en-US"/>
        </w:rPr>
        <w:t>e.</w:t>
      </w:r>
      <w:r w:rsidR="006B78DC">
        <w:rPr>
          <w:lang w:val="en-US"/>
        </w:rPr>
        <w:t xml:space="preserve"> </w:t>
      </w:r>
      <w:r w:rsidR="0019150F">
        <w:rPr>
          <w:lang w:val="en-US"/>
        </w:rPr>
        <w:t xml:space="preserve">The </w:t>
      </w:r>
      <w:r w:rsidR="006E157F">
        <w:rPr>
          <w:lang w:val="en-US"/>
        </w:rPr>
        <w:t xml:space="preserve">difference between </w:t>
      </w:r>
      <w:r w:rsidR="006E157F">
        <w:rPr>
          <w:lang w:val="en-US"/>
        </w:rPr>
        <w:t>R-squared marginal</w:t>
      </w:r>
      <w:r w:rsidR="006E157F">
        <w:rPr>
          <w:lang w:val="en-US"/>
        </w:rPr>
        <w:t xml:space="preserve"> and</w:t>
      </w:r>
      <w:r w:rsidR="0099378E" w:rsidRPr="0099378E">
        <w:rPr>
          <w:lang w:val="en-US"/>
        </w:rPr>
        <w:t xml:space="preserve"> </w:t>
      </w:r>
      <w:r w:rsidR="006E157F">
        <w:rPr>
          <w:lang w:val="en-US"/>
        </w:rPr>
        <w:t>R-</w:t>
      </w:r>
      <w:r w:rsidR="006E157F">
        <w:rPr>
          <w:lang w:val="en-US"/>
        </w:rPr>
        <w:t xml:space="preserve">squared </w:t>
      </w:r>
      <w:r w:rsidR="006E157F" w:rsidRPr="00543D6B">
        <w:rPr>
          <w:lang w:val="en-DE"/>
        </w:rPr>
        <w:t>conditional</w:t>
      </w:r>
      <w:r w:rsidR="006E157F" w:rsidRPr="006E157F">
        <w:rPr>
          <w:lang w:val="en-US"/>
        </w:rPr>
        <w:t xml:space="preserve"> is the</w:t>
      </w:r>
    </w:p>
    <w:p w14:paraId="7EF51059" w14:textId="77777777" w:rsidR="00C11B28" w:rsidRDefault="006E157F" w:rsidP="00C11B28">
      <w:pPr>
        <w:pStyle w:val="Default"/>
        <w:ind w:left="720" w:hanging="720"/>
        <w:rPr>
          <w:lang w:val="en-US"/>
        </w:rPr>
      </w:pPr>
      <w:r w:rsidRPr="006E157F">
        <w:rPr>
          <w:lang w:val="en-US"/>
        </w:rPr>
        <w:t>large</w:t>
      </w:r>
      <w:r>
        <w:rPr>
          <w:lang w:val="en-US"/>
        </w:rPr>
        <w:t>st for</w:t>
      </w:r>
      <w:r w:rsidR="00837D66">
        <w:rPr>
          <w:lang w:val="en-US"/>
        </w:rPr>
        <w:t xml:space="preserve"> the model that focuses on the preferences of the poor</w:t>
      </w:r>
      <w:r w:rsidR="0019150F">
        <w:rPr>
          <w:lang w:val="en-US"/>
        </w:rPr>
        <w:t>.</w:t>
      </w:r>
      <w:r w:rsidR="0099378E">
        <w:rPr>
          <w:lang w:val="en-US"/>
        </w:rPr>
        <w:t xml:space="preserve"> Accordingly, </w:t>
      </w:r>
      <w:r w:rsidR="00C11B28">
        <w:rPr>
          <w:lang w:val="en-US"/>
        </w:rPr>
        <w:t>the effect that</w:t>
      </w:r>
    </w:p>
    <w:p w14:paraId="635C07BB" w14:textId="5D1EBAE7" w:rsidR="00C11B28" w:rsidRDefault="00C11B28" w:rsidP="00C11B28">
      <w:pPr>
        <w:pStyle w:val="Default"/>
        <w:ind w:left="720" w:hanging="720"/>
        <w:rPr>
          <w:lang w:val="en-US"/>
        </w:rPr>
      </w:pPr>
      <w:r>
        <w:rPr>
          <w:lang w:val="en-US"/>
        </w:rPr>
        <w:t xml:space="preserve">country differences have </w:t>
      </w:r>
      <w:r w:rsidR="00B64ECF">
        <w:rPr>
          <w:lang w:val="en-US"/>
        </w:rPr>
        <w:t>in</w:t>
      </w:r>
      <w:r w:rsidR="006B78DC">
        <w:rPr>
          <w:lang w:val="en-US"/>
        </w:rPr>
        <w:t xml:space="preserve"> predicting welfare </w:t>
      </w:r>
      <w:r w:rsidR="0099378E">
        <w:rPr>
          <w:lang w:val="en-US"/>
        </w:rPr>
        <w:t>c</w:t>
      </w:r>
      <w:r w:rsidR="006B78DC">
        <w:rPr>
          <w:lang w:val="en-US"/>
        </w:rPr>
        <w:t>hanges</w:t>
      </w:r>
      <w:r>
        <w:rPr>
          <w:lang w:val="en-US"/>
        </w:rPr>
        <w:t xml:space="preserve"> is most pronounced</w:t>
      </w:r>
      <w:r w:rsidR="0099378E">
        <w:rPr>
          <w:lang w:val="en-US"/>
        </w:rPr>
        <w:t xml:space="preserve"> </w:t>
      </w:r>
      <w:r w:rsidR="006B78DC">
        <w:rPr>
          <w:lang w:val="en-US"/>
        </w:rPr>
        <w:t xml:space="preserve">when </w:t>
      </w:r>
      <w:r w:rsidR="0099378E">
        <w:rPr>
          <w:lang w:val="en-US"/>
        </w:rPr>
        <w:t xml:space="preserve">it </w:t>
      </w:r>
      <w:proofErr w:type="gramStart"/>
      <w:r w:rsidR="0099378E">
        <w:rPr>
          <w:lang w:val="en-US"/>
        </w:rPr>
        <w:t>is</w:t>
      </w:r>
      <w:proofErr w:type="gramEnd"/>
    </w:p>
    <w:p w14:paraId="59E7876F" w14:textId="77777777" w:rsidR="00C11B28" w:rsidRDefault="006B78DC" w:rsidP="00C11B28">
      <w:pPr>
        <w:pStyle w:val="Default"/>
        <w:ind w:left="720" w:hanging="720"/>
        <w:rPr>
          <w:lang w:val="en-US"/>
        </w:rPr>
      </w:pPr>
      <w:r>
        <w:rPr>
          <w:lang w:val="en-US"/>
        </w:rPr>
        <w:t xml:space="preserve">based </w:t>
      </w:r>
      <w:r w:rsidR="005464ED">
        <w:rPr>
          <w:lang w:val="en-US"/>
        </w:rPr>
        <w:t xml:space="preserve">on </w:t>
      </w:r>
      <w:r>
        <w:rPr>
          <w:lang w:val="en-US"/>
        </w:rPr>
        <w:t>the interests of the least affluent</w:t>
      </w:r>
      <w:r w:rsidR="0099378E">
        <w:rPr>
          <w:lang w:val="en-US"/>
        </w:rPr>
        <w:t>.</w:t>
      </w:r>
      <w:r w:rsidR="004B45E8">
        <w:rPr>
          <w:lang w:val="en-US"/>
        </w:rPr>
        <w:t xml:space="preserve"> As country differences are only </w:t>
      </w:r>
      <w:r w:rsidR="00C11B28">
        <w:rPr>
          <w:lang w:val="en-US"/>
        </w:rPr>
        <w:t>captured by the</w:t>
      </w:r>
    </w:p>
    <w:p w14:paraId="5FBBB1E4" w14:textId="77777777" w:rsidR="00C11B28" w:rsidRDefault="00C11B28" w:rsidP="00C11B28">
      <w:pPr>
        <w:pStyle w:val="Default"/>
        <w:ind w:left="720" w:hanging="720"/>
        <w:rPr>
          <w:lang w:val="en-US"/>
        </w:rPr>
      </w:pPr>
      <w:r>
        <w:rPr>
          <w:lang w:val="en-US"/>
        </w:rPr>
        <w:t xml:space="preserve">varying intercepts, the effect of the </w:t>
      </w:r>
      <w:r w:rsidR="00234283">
        <w:rPr>
          <w:lang w:val="en-US"/>
        </w:rPr>
        <w:t xml:space="preserve">preferences of different income groups will be </w:t>
      </w:r>
      <w:proofErr w:type="gramStart"/>
      <w:r w:rsidR="00234283">
        <w:rPr>
          <w:lang w:val="en-US"/>
        </w:rPr>
        <w:t>equal</w:t>
      </w:r>
      <w:proofErr w:type="gramEnd"/>
    </w:p>
    <w:p w14:paraId="4A8CB24B" w14:textId="00589A8F" w:rsidR="00C11B28" w:rsidRDefault="00234283" w:rsidP="00C11B28">
      <w:pPr>
        <w:pStyle w:val="Default"/>
        <w:ind w:left="720" w:hanging="720"/>
        <w:rPr>
          <w:lang w:val="en-US"/>
        </w:rPr>
      </w:pPr>
      <w:r>
        <w:rPr>
          <w:lang w:val="en-US"/>
        </w:rPr>
        <w:t>amongst all countries</w:t>
      </w:r>
      <w:r w:rsidR="00C11B28">
        <w:rPr>
          <w:lang w:val="en-US"/>
        </w:rPr>
        <w:t xml:space="preserve">. Future research might investigate whether country differences </w:t>
      </w:r>
      <w:proofErr w:type="gramStart"/>
      <w:r w:rsidR="00C11B28">
        <w:rPr>
          <w:lang w:val="en-US"/>
        </w:rPr>
        <w:t>also</w:t>
      </w:r>
      <w:proofErr w:type="gramEnd"/>
      <w:r w:rsidR="00C11B28">
        <w:rPr>
          <w:lang w:val="en-US"/>
        </w:rPr>
        <w:t xml:space="preserve"> </w:t>
      </w:r>
    </w:p>
    <w:p w14:paraId="0906895B" w14:textId="1C84CCF5" w:rsidR="00837D66" w:rsidRPr="006E157F" w:rsidRDefault="00C11B28" w:rsidP="00C11B28">
      <w:pPr>
        <w:pStyle w:val="Default"/>
        <w:ind w:left="720" w:hanging="720"/>
        <w:rPr>
          <w:lang w:val="en-US"/>
        </w:rPr>
      </w:pPr>
      <w:r>
        <w:rPr>
          <w:lang w:val="en-US"/>
        </w:rPr>
        <w:t xml:space="preserve">influence the effect that preferences have on welfare outcomes.  </w:t>
      </w:r>
    </w:p>
    <w:p w14:paraId="6B22F94E" w14:textId="77777777" w:rsidR="002E1158" w:rsidRDefault="002E1158" w:rsidP="00CA6338">
      <w:pPr>
        <w:pStyle w:val="Default"/>
        <w:rPr>
          <w:lang w:val="en-US"/>
        </w:rPr>
      </w:pPr>
    </w:p>
    <w:p w14:paraId="087CE7A7" w14:textId="32DAEC30" w:rsidR="005464ED" w:rsidRDefault="005464ED" w:rsidP="00CA6338">
      <w:pPr>
        <w:pStyle w:val="Default"/>
        <w:rPr>
          <w:lang w:val="en-US"/>
        </w:rPr>
      </w:pPr>
      <w:r>
        <w:rPr>
          <w:lang w:val="en-US"/>
        </w:rPr>
        <w:t>9750</w:t>
      </w:r>
    </w:p>
    <w:p w14:paraId="4D48DF0A" w14:textId="763DA4E7"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predict the average welfare change in welfare generosity</w:t>
      </w:r>
      <w:r w:rsidR="00FC65DB">
        <w:rPr>
          <w:lang w:val="en-US"/>
        </w:rPr>
        <w:t xml:space="preserve">. </w:t>
      </w:r>
    </w:p>
    <w:p w14:paraId="61AA89A5" w14:textId="34485C02" w:rsidR="00CA6338" w:rsidRDefault="002D0267" w:rsidP="00CA6338">
      <w:pPr>
        <w:pStyle w:val="Default"/>
        <w:rPr>
          <w:lang w:val="en-US"/>
        </w:rPr>
      </w:pPr>
      <w:r>
        <w:rPr>
          <w:noProof/>
          <w:lang w:val="en-US"/>
        </w:rPr>
        <w:lastRenderedPageBreak/>
        <w:drawing>
          <wp:anchor distT="0" distB="0" distL="114300" distR="114300" simplePos="0" relativeHeight="251661312" behindDoc="0" locked="0" layoutInCell="1" allowOverlap="1" wp14:anchorId="178A8E60" wp14:editId="63EC33AF">
            <wp:simplePos x="0" y="0"/>
            <wp:positionH relativeFrom="column">
              <wp:posOffset>-646853</wp:posOffset>
            </wp:positionH>
            <wp:positionV relativeFrom="paragraph">
              <wp:posOffset>423</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72D997EE" w14:textId="270E3F00"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 xml:space="preserve">for countries with the lowest and the highest capital mobility.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5FD529ED"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w:t>
      </w:r>
      <w:r w:rsidR="00503D13">
        <w:rPr>
          <w:lang w:val="en-US"/>
        </w:rPr>
        <w:lastRenderedPageBreak/>
        <w:t xml:space="preserve">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BB7DDF">
        <w:rPr>
          <w:lang w:val="en-US"/>
        </w:rPr>
        <w:t xml:space="preserve">is limited. </w:t>
      </w:r>
    </w:p>
    <w:p w14:paraId="1E54169E" w14:textId="77777777" w:rsidR="003520C9" w:rsidRDefault="003520C9" w:rsidP="0082005A">
      <w:pPr>
        <w:pStyle w:val="Default"/>
        <w:rPr>
          <w:lang w:val="en-US"/>
        </w:rPr>
      </w:pPr>
    </w:p>
    <w:p w14:paraId="52FB3BB9" w14:textId="7BD6916A" w:rsidR="00793610" w:rsidRDefault="006F7C4A" w:rsidP="0059157A">
      <w:pPr>
        <w:pStyle w:val="Default"/>
        <w:rPr>
          <w:lang w:val="en-US"/>
        </w:rPr>
      </w:pPr>
      <w:r>
        <w:rPr>
          <w:lang w:val="en-US"/>
        </w:rPr>
        <w:t>Discussion</w:t>
      </w:r>
      <w:r>
        <w:rPr>
          <w:lang w:val="en-US"/>
        </w:rPr>
        <w:br/>
      </w:r>
      <w:r>
        <w:rPr>
          <w:lang w:val="en-US"/>
        </w:rPr>
        <w:br/>
      </w:r>
    </w:p>
    <w:p w14:paraId="30CD4AEB" w14:textId="5F2573D0"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Pr>
          <w:lang w:val="en-US"/>
        </w:rPr>
        <w:br/>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0CD7A031" w14:textId="77777777" w:rsidR="001222DE" w:rsidRDefault="00426A48" w:rsidP="00DA3D7A">
      <w:pPr>
        <w:pStyle w:val="Default"/>
        <w:rPr>
          <w:lang w:val="en-US"/>
        </w:rPr>
      </w:pPr>
      <w:r>
        <w:rPr>
          <w:lang w:val="en-US"/>
        </w:rPr>
        <w:br/>
        <w:t>With respect to the</w:t>
      </w:r>
      <w:r w:rsidR="000879B1">
        <w:rPr>
          <w:lang w:val="en-US"/>
        </w:rPr>
        <w:t xml:space="preserve"> </w:t>
      </w:r>
      <w:r w:rsidR="000879B1">
        <w:rPr>
          <w:lang w:val="en-US"/>
        </w:rPr>
        <w:t xml:space="preserve">respect to the convergence (aka efficiency) hypothesis, </w:t>
      </w:r>
      <w:r w:rsidR="000879B1">
        <w:rPr>
          <w:lang w:val="en-US"/>
        </w:rPr>
        <w:t xml:space="preserve">this paper does not find </w:t>
      </w:r>
      <w:r w:rsidR="000879B1">
        <w:rPr>
          <w:lang w:val="en-US"/>
        </w:rPr>
        <w:t>evidence that explains</w:t>
      </w:r>
      <w:r w:rsidR="000879B1">
        <w:rPr>
          <w:lang w:val="en-US"/>
        </w:rPr>
        <w:t xml:space="preserve"> how capital mobility itself has led to large reduction in the welfare state. Instead, the effect that capital mobility has on welfare retrenchment seems to be dependent on uniformly the least affluent are demanding higher compensation. </w:t>
      </w:r>
      <w:r w:rsidR="00BE056B">
        <w:rPr>
          <w:lang w:val="en-US"/>
        </w:rPr>
        <w:t xml:space="preserve">However, the fact that </w:t>
      </w:r>
    </w:p>
    <w:p w14:paraId="14C98DCD" w14:textId="77777777" w:rsidR="001222DE" w:rsidRDefault="001222DE" w:rsidP="00DA3D7A">
      <w:pPr>
        <w:pStyle w:val="Default"/>
        <w:rPr>
          <w:lang w:val="en-US"/>
        </w:rPr>
      </w:pPr>
    </w:p>
    <w:p w14:paraId="3D71389D" w14:textId="42893B70" w:rsidR="001222DE" w:rsidRDefault="001222DE" w:rsidP="00DA3D7A">
      <w:pPr>
        <w:pStyle w:val="Default"/>
        <w:rPr>
          <w:lang w:val="en-US"/>
        </w:rPr>
      </w:pPr>
      <w:proofErr w:type="gramStart"/>
      <w:r>
        <w:rPr>
          <w:lang w:val="en-US"/>
        </w:rPr>
        <w:t>The preferences of the richest 5 percent,</w:t>
      </w:r>
      <w:proofErr w:type="gramEnd"/>
      <w:r>
        <w:rPr>
          <w:lang w:val="en-US"/>
        </w:rPr>
        <w:t xml:space="preserve"> would not necessarily equate to the preferences of capital. The richest 5 percent still are doctors, lawyers and stuff, one would have to focus on the preferences of the richest 0.01 </w:t>
      </w:r>
      <w:proofErr w:type="gramStart"/>
      <w:r>
        <w:rPr>
          <w:lang w:val="en-US"/>
        </w:rPr>
        <w:t>percent</w:t>
      </w:r>
      <w:proofErr w:type="gramEnd"/>
    </w:p>
    <w:p w14:paraId="7AF34EC2" w14:textId="77777777" w:rsidR="001222DE" w:rsidRDefault="001222DE" w:rsidP="00DA3D7A">
      <w:pPr>
        <w:pStyle w:val="Default"/>
        <w:rPr>
          <w:lang w:val="en-US"/>
        </w:rPr>
      </w:pPr>
    </w:p>
    <w:p w14:paraId="127A9B3E" w14:textId="77777777" w:rsidR="001222DE" w:rsidRDefault="001222DE" w:rsidP="00DA3D7A">
      <w:pPr>
        <w:pStyle w:val="Default"/>
        <w:rPr>
          <w:lang w:val="en-US"/>
        </w:rPr>
      </w:pPr>
    </w:p>
    <w:p w14:paraId="60EF707D" w14:textId="181B3836" w:rsidR="001222DE" w:rsidRDefault="001222DE" w:rsidP="00DA3D7A">
      <w:pPr>
        <w:pStyle w:val="Default"/>
        <w:rPr>
          <w:lang w:val="en-US"/>
        </w:rPr>
      </w:pPr>
      <w:r>
        <w:rPr>
          <w:lang w:val="en-US"/>
        </w:rPr>
        <w:lastRenderedPageBreak/>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w:t>
      </w:r>
    </w:p>
    <w:p w14:paraId="1C16A37A" w14:textId="77777777" w:rsidR="001222DE" w:rsidRDefault="001222DE" w:rsidP="00DA3D7A">
      <w:pPr>
        <w:pStyle w:val="Default"/>
        <w:rPr>
          <w:lang w:val="en-US"/>
        </w:rPr>
      </w:pPr>
    </w:p>
    <w:p w14:paraId="742F7B36" w14:textId="77777777" w:rsidR="001222DE" w:rsidRDefault="001222DE" w:rsidP="00DA3D7A">
      <w:pPr>
        <w:pStyle w:val="Default"/>
        <w:rPr>
          <w:lang w:val="en-US"/>
        </w:rPr>
      </w:pPr>
    </w:p>
    <w:p w14:paraId="1F4218DE" w14:textId="77777777" w:rsidR="001222DE" w:rsidRDefault="001222DE" w:rsidP="00DA3D7A">
      <w:pPr>
        <w:pStyle w:val="Default"/>
        <w:rPr>
          <w:lang w:val="en-US"/>
        </w:rPr>
      </w:pPr>
    </w:p>
    <w:p w14:paraId="0D1C843F" w14:textId="7F464FF9" w:rsidR="00DA3D7A" w:rsidRDefault="001222DE" w:rsidP="00DA3D7A">
      <w:pPr>
        <w:pStyle w:val="Default"/>
        <w:rPr>
          <w:lang w:val="en-US"/>
        </w:rPr>
      </w:pPr>
      <w:r>
        <w:rPr>
          <w:lang w:val="en-US"/>
        </w:rPr>
        <w:t xml:space="preserve">Limitations: </w:t>
      </w:r>
      <w:r>
        <w:rPr>
          <w:lang w:val="en-US"/>
        </w:rPr>
        <w:br/>
      </w:r>
      <w:r>
        <w:rPr>
          <w:lang w:val="en-US"/>
        </w:rPr>
        <w:br/>
      </w:r>
      <w:r>
        <w:rPr>
          <w:lang w:val="en-US"/>
        </w:rPr>
        <w:t xml:space="preserve">little discussion how capital mobility actually increases the influence of different income </w:t>
      </w:r>
      <w:proofErr w:type="gramStart"/>
      <w:r>
        <w:rPr>
          <w:lang w:val="en-US"/>
        </w:rPr>
        <w:t>groups,</w:t>
      </w:r>
      <w:proofErr w:type="gramEnd"/>
      <w:r>
        <w:rPr>
          <w:lang w:val="en-US"/>
        </w:rPr>
        <w:t xml:space="preserve"> focus is rather on political outcomes. </w:t>
      </w:r>
      <w:proofErr w:type="gramStart"/>
      <w:r>
        <w:rPr>
          <w:lang w:val="en-US"/>
        </w:rPr>
        <w:t>( which</w:t>
      </w:r>
      <w:proofErr w:type="gramEnd"/>
      <w:r>
        <w:rPr>
          <w:lang w:val="en-US"/>
        </w:rPr>
        <w:t xml:space="preserve"> mechanism is at work here)</w:t>
      </w:r>
      <w:r w:rsidR="002F0B53">
        <w:rPr>
          <w:lang w:val="en-US"/>
        </w:rPr>
        <w:br/>
      </w:r>
    </w:p>
    <w:p w14:paraId="1E03A170" w14:textId="7FDA3A14" w:rsidR="00DA3D7A" w:rsidRDefault="00DA3D7A" w:rsidP="00DA3D7A">
      <w:pPr>
        <w:pStyle w:val="Default"/>
        <w:rPr>
          <w:lang w:val="en-US"/>
        </w:rPr>
      </w:pPr>
      <w:proofErr w:type="spellStart"/>
      <w:r>
        <w:rPr>
          <w:lang w:val="en-US"/>
        </w:rPr>
        <w:t>Can not</w:t>
      </w:r>
      <w:proofErr w:type="spellEnd"/>
      <w:r>
        <w:rPr>
          <w:lang w:val="en-US"/>
        </w:rPr>
        <w:t xml:space="preserve"> draw robust conclusions about the overall effect of capital mobility on welfare</w:t>
      </w:r>
      <w:r w:rsidR="002F0B53">
        <w:rPr>
          <w:lang w:val="en-US"/>
        </w:rPr>
        <w:br/>
      </w:r>
      <w:r>
        <w:rPr>
          <w:lang w:val="en-US"/>
        </w:rP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elfare </w:t>
      </w:r>
      <w:r w:rsidR="001222DE">
        <w:rPr>
          <w:lang w:val="en-US"/>
        </w:rPr>
        <w:br/>
      </w:r>
      <w:r w:rsidR="001222DE">
        <w:rPr>
          <w:lang w:val="en-US"/>
        </w:rPr>
        <w:br/>
        <w:t xml:space="preserve">The random intercept model assumes that the combined effect of capital mobility and the preferences is equal for countries, well maybe </w:t>
      </w:r>
      <w:proofErr w:type="spellStart"/>
      <w:r w:rsidR="001222DE">
        <w:rPr>
          <w:lang w:val="en-US"/>
        </w:rPr>
        <w:t>its</w:t>
      </w:r>
      <w:proofErr w:type="spellEnd"/>
      <w:r w:rsidR="001222DE">
        <w:rPr>
          <w:lang w:val="en-US"/>
        </w:rPr>
        <w:t xml:space="preserve"> actually </w:t>
      </w:r>
      <w:proofErr w:type="gramStart"/>
      <w:r w:rsidR="001222DE">
        <w:rPr>
          <w:lang w:val="en-US"/>
        </w:rPr>
        <w:t>not !</w:t>
      </w:r>
      <w:proofErr w:type="gramEnd"/>
      <w:r w:rsidR="001222DE">
        <w:rPr>
          <w:lang w:val="en-US"/>
        </w:rPr>
        <w:t xml:space="preserve"> </w:t>
      </w:r>
    </w:p>
    <w:p w14:paraId="0C5514D1" w14:textId="77777777" w:rsidR="00DA3D7A" w:rsidRDefault="00DA3D7A" w:rsidP="00DA3D7A">
      <w:pPr>
        <w:pStyle w:val="Default"/>
        <w:rPr>
          <w:lang w:val="en-US"/>
        </w:rPr>
      </w:pPr>
    </w:p>
    <w:p w14:paraId="1D085BEE" w14:textId="65D3C987" w:rsidR="00FE28FE" w:rsidRDefault="004B478C" w:rsidP="007E4729">
      <w:pPr>
        <w:pStyle w:val="Default"/>
        <w:rPr>
          <w:lang w:val="en-US"/>
        </w:rPr>
      </w:pPr>
      <w:r>
        <w:rPr>
          <w:lang w:val="en-US"/>
        </w:rPr>
        <w:t xml:space="preserve">External validity, limitation in countries </w:t>
      </w:r>
      <w:proofErr w:type="gramStart"/>
      <w:r>
        <w:rPr>
          <w:lang w:val="en-US"/>
        </w:rPr>
        <w:t>and also</w:t>
      </w:r>
      <w:proofErr w:type="gramEnd"/>
      <w:r>
        <w:rPr>
          <w:lang w:val="en-US"/>
        </w:rPr>
        <w:t xml:space="preserve"> limitation in time</w:t>
      </w:r>
      <w:r w:rsidR="002F0B53">
        <w:rPr>
          <w:lang w:val="en-US"/>
        </w:rPr>
        <w:br/>
      </w:r>
    </w:p>
    <w:p w14:paraId="73C42189" w14:textId="64BB7D1F" w:rsidR="000253AA" w:rsidRDefault="000253AA" w:rsidP="0059157A">
      <w:pPr>
        <w:pStyle w:val="Default"/>
        <w:rPr>
          <w:lang w:val="en-US"/>
        </w:rPr>
      </w:pPr>
    </w:p>
    <w:p w14:paraId="56271C65" w14:textId="22536130" w:rsidR="00C5537E" w:rsidRDefault="000253AA" w:rsidP="0059157A">
      <w:pPr>
        <w:pStyle w:val="Default"/>
        <w:rPr>
          <w:lang w:val="en-US"/>
        </w:rPr>
      </w:pPr>
      <w:r>
        <w:rPr>
          <w:lang w:val="en-US"/>
        </w:rPr>
        <w:t xml:space="preserve">influence of any income group and therefore </w:t>
      </w:r>
    </w:p>
    <w:p w14:paraId="73566808" w14:textId="072831B1" w:rsidR="00797C9A" w:rsidRDefault="00BF2840" w:rsidP="0059157A">
      <w:pPr>
        <w:pStyle w:val="Default"/>
        <w:rPr>
          <w:lang w:val="en-US"/>
        </w:rPr>
      </w:pPr>
      <w:r>
        <w:rPr>
          <w:lang w:val="en-US"/>
        </w:rPr>
        <w:br/>
      </w:r>
      <w:r>
        <w:rPr>
          <w:lang w:val="en-US"/>
        </w:rPr>
        <w:br/>
        <w:t xml:space="preserve">Whereas this paper </w:t>
      </w:r>
      <w:r w:rsidR="00D13A1B">
        <w:rPr>
          <w:lang w:val="en-US"/>
        </w:rPr>
        <w:br/>
      </w:r>
    </w:p>
    <w:p w14:paraId="421B1168" w14:textId="62DAF0B9" w:rsidR="0079361F" w:rsidRDefault="0079361F" w:rsidP="00C45FD8">
      <w:pPr>
        <w:rPr>
          <w:lang w:val="en-US"/>
        </w:rPr>
      </w:pPr>
    </w:p>
    <w:p w14:paraId="3CC38853" w14:textId="77777777" w:rsidR="0079361F" w:rsidRDefault="0079361F" w:rsidP="00C45FD8">
      <w:pPr>
        <w:rPr>
          <w:lang w:val="en-US"/>
        </w:rPr>
      </w:pPr>
    </w:p>
    <w:p w14:paraId="235C97F3" w14:textId="77777777" w:rsidR="00C45FD8" w:rsidRDefault="00C45FD8" w:rsidP="00C45FD8">
      <w:pPr>
        <w:rPr>
          <w:lang w:val="en-US"/>
        </w:rPr>
      </w:pPr>
    </w:p>
    <w:p w14:paraId="234D84A6" w14:textId="2C07117E" w:rsidR="00C45FD8" w:rsidRDefault="00B25CED" w:rsidP="00C45FD8">
      <w:pPr>
        <w:rPr>
          <w:lang w:val="en-US"/>
        </w:rPr>
      </w:pPr>
      <w:r>
        <w:rPr>
          <w:lang w:val="en-US"/>
        </w:rPr>
        <w:br/>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205037B7" w14:textId="77777777" w:rsidR="003446AB" w:rsidRDefault="003446AB" w:rsidP="00CA6338">
      <w:pPr>
        <w:pStyle w:val="Default"/>
        <w:rPr>
          <w:lang w:val="en-US"/>
        </w:rPr>
      </w:pPr>
    </w:p>
    <w:p w14:paraId="0DD83BF9" w14:textId="77777777" w:rsidR="003446AB" w:rsidRDefault="003446AB" w:rsidP="00CA6338">
      <w:pPr>
        <w:pStyle w:val="Default"/>
        <w:rPr>
          <w:lang w:val="en-US"/>
        </w:rPr>
      </w:pPr>
    </w:p>
    <w:p w14:paraId="707F085B" w14:textId="77777777" w:rsidR="003446AB" w:rsidRDefault="003446AB" w:rsidP="00CA6338">
      <w:pPr>
        <w:pStyle w:val="Default"/>
        <w:rPr>
          <w:lang w:val="en-US"/>
        </w:rPr>
      </w:pPr>
    </w:p>
    <w:p w14:paraId="7A0638D4" w14:textId="77777777" w:rsidR="003446AB" w:rsidRDefault="003446AB" w:rsidP="00CA6338">
      <w:pPr>
        <w:pStyle w:val="Default"/>
        <w:rPr>
          <w:lang w:val="en-US"/>
        </w:rPr>
      </w:pPr>
    </w:p>
    <w:p w14:paraId="3E96347E" w14:textId="38E8C6BB" w:rsidR="002C4A98" w:rsidRDefault="002C4A98" w:rsidP="00CA6338">
      <w:pPr>
        <w:pStyle w:val="Default"/>
        <w:rPr>
          <w:lang w:val="en-US"/>
        </w:rPr>
      </w:pPr>
      <w:r>
        <w:rPr>
          <w:lang w:val="en-US"/>
        </w:rPr>
        <w:br/>
      </w:r>
      <w:r>
        <w:rPr>
          <w:lang w:val="en-US"/>
        </w:rPr>
        <w:br/>
      </w:r>
    </w:p>
    <w:p w14:paraId="7E786A72" w14:textId="77777777" w:rsidR="002C4A98" w:rsidRDefault="002C4A98" w:rsidP="00CA6338">
      <w:pPr>
        <w:pStyle w:val="Default"/>
        <w:rPr>
          <w:lang w:val="en-US"/>
        </w:rPr>
      </w:pPr>
    </w:p>
    <w:p w14:paraId="6E638100" w14:textId="23689713" w:rsidR="002C4A98" w:rsidRDefault="002C4A98" w:rsidP="00CA6338">
      <w:pPr>
        <w:pStyle w:val="Default"/>
        <w:rPr>
          <w:lang w:val="en-US"/>
        </w:rPr>
      </w:pPr>
      <w:r>
        <w:rPr>
          <w:lang w:val="en-US"/>
        </w:rPr>
        <w:t>for sheltered e</w:t>
      </w:r>
    </w:p>
    <w:p w14:paraId="5B798220" w14:textId="09DE67FF" w:rsidR="00CA6338" w:rsidRDefault="00CA6338" w:rsidP="00CA6338">
      <w:pPr>
        <w:pStyle w:val="Default"/>
        <w:rPr>
          <w:lang w:val="en-US"/>
        </w:rPr>
      </w:pPr>
    </w:p>
    <w:p w14:paraId="5F81E8AE" w14:textId="24F4604A" w:rsidR="00CA6338" w:rsidRDefault="00CA6338" w:rsidP="00CA6338">
      <w:pPr>
        <w:pStyle w:val="Default"/>
        <w:rPr>
          <w:lang w:val="en-US"/>
        </w:rPr>
      </w:pPr>
    </w:p>
    <w:p w14:paraId="030B19DE" w14:textId="77777777" w:rsidR="00CA6338" w:rsidRDefault="00CA6338"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t xml:space="preserve">What we know: </w:t>
      </w:r>
      <w:r>
        <w:rPr>
          <w:lang w:val="en-US"/>
        </w:rPr>
        <w:br/>
      </w:r>
      <w:r>
        <w:rPr>
          <w:lang w:val="en-US"/>
        </w:rPr>
        <w:br/>
      </w:r>
      <w:r>
        <w:rPr>
          <w:lang w:val="en-US"/>
        </w:rPr>
        <w:lastRenderedPageBreak/>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Pr="00DA3D7A" w:rsidRDefault="00C45FD8" w:rsidP="00CA6338">
      <w:pPr>
        <w:pStyle w:val="Default"/>
        <w:rPr>
          <w:b/>
          <w:bCs/>
          <w:lang w:val="en-US"/>
        </w:rPr>
      </w:pPr>
      <w:r w:rsidRPr="00DA3D7A">
        <w:rPr>
          <w:b/>
          <w:bCs/>
          <w:lang w:val="en-US"/>
        </w:rPr>
        <w:t xml:space="preserve">Contrary to the hypothesis, we find that Capital mobility does not increase the relative of influence of the rich in determining welfare state. </w:t>
      </w:r>
      <w:proofErr w:type="gramStart"/>
      <w:r w:rsidRPr="00DA3D7A">
        <w:rPr>
          <w:b/>
          <w:bCs/>
          <w:lang w:val="en-US"/>
        </w:rPr>
        <w:t>Instead</w:t>
      </w:r>
      <w:proofErr w:type="gramEnd"/>
      <w:r w:rsidRPr="00DA3D7A">
        <w:rPr>
          <w:b/>
          <w:bCs/>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14DDF4DF" w14:textId="3D631AB0" w:rsidR="00CA6338" w:rsidRDefault="00B25CED" w:rsidP="00CA6338">
      <w:pPr>
        <w:pStyle w:val="Default"/>
        <w:rPr>
          <w:lang w:val="en-US"/>
        </w:rPr>
      </w:pPr>
      <w:r>
        <w:rPr>
          <w:lang w:val="en-US"/>
        </w:rPr>
        <w:t xml:space="preserve">What we don’t know: </w:t>
      </w:r>
      <w:r>
        <w:rPr>
          <w:lang w:val="en-US"/>
        </w:rPr>
        <w:br/>
      </w:r>
      <w:r>
        <w:rPr>
          <w:lang w:val="en-US"/>
        </w:rPr>
        <w:br/>
      </w: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030150AB" w14:textId="77777777" w:rsidR="00CA6338" w:rsidRDefault="00CA6338" w:rsidP="00CA6338">
      <w:pPr>
        <w:pStyle w:val="Default"/>
        <w:rPr>
          <w:lang w:val="en-US"/>
        </w:rPr>
      </w:pPr>
    </w:p>
    <w:p w14:paraId="64805881" w14:textId="77777777" w:rsidR="00CA6338" w:rsidRDefault="00CA6338" w:rsidP="00CA6338">
      <w:pPr>
        <w:pStyle w:val="Default"/>
        <w:rPr>
          <w:lang w:val="en-US"/>
        </w:rPr>
      </w:pPr>
    </w:p>
    <w:p w14:paraId="2AD04966" w14:textId="30712C3A" w:rsidR="00CA6338" w:rsidRDefault="001F4CA4" w:rsidP="00CA6338">
      <w:pPr>
        <w:pStyle w:val="Default"/>
        <w:rPr>
          <w:lang w:val="en-US"/>
        </w:rPr>
      </w:pPr>
      <w:r>
        <w:rPr>
          <w:lang w:val="en-US"/>
        </w:rPr>
        <w:t xml:space="preserve">We find that capital mobility reduces the welfare generosity for the least affluent, however, their influence heavily influences to what </w:t>
      </w:r>
      <w:proofErr w:type="gramStart"/>
      <w:r>
        <w:rPr>
          <w:lang w:val="en-US"/>
        </w:rPr>
        <w:t>extend</w:t>
      </w:r>
      <w:proofErr w:type="gramEnd"/>
      <w:r>
        <w:rPr>
          <w:lang w:val="en-US"/>
        </w:rPr>
        <w:t xml:space="preserve"> </w:t>
      </w:r>
    </w:p>
    <w:p w14:paraId="139C9431" w14:textId="77777777" w:rsidR="00CA6338" w:rsidRDefault="00CA6338" w:rsidP="00CA6338">
      <w:pPr>
        <w:pStyle w:val="Default"/>
        <w:rPr>
          <w:lang w:val="en-US"/>
        </w:rPr>
      </w:pPr>
    </w:p>
    <w:p w14:paraId="04B43D8C" w14:textId="7D0ABDE6" w:rsidR="0059157A" w:rsidRDefault="0059157A" w:rsidP="00CA6338">
      <w:pPr>
        <w:pStyle w:val="Default"/>
        <w:rPr>
          <w:lang w:val="en-US"/>
        </w:rPr>
      </w:pPr>
      <w:r>
        <w:rPr>
          <w:lang w:val="en-US"/>
        </w:rPr>
        <w:t>Partial evidence in favor of both hypothesis DIVERGENCE AND CONVERGENCE</w:t>
      </w:r>
    </w:p>
    <w:p w14:paraId="78EDCFDF"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FF835B2" w14:textId="72F71FA4" w:rsidR="00C11B28" w:rsidRPr="00F72470" w:rsidRDefault="00C11B28" w:rsidP="00D83E11">
      <w:pPr>
        <w:rPr>
          <w:b/>
          <w:bCs/>
          <w:lang w:val="en-US"/>
        </w:rPr>
      </w:pPr>
      <w:r>
        <w:rPr>
          <w:b/>
          <w:bCs/>
          <w:lang w:val="en-US"/>
        </w:rPr>
        <w:t>EXPLAIN GENEROSITY</w:t>
      </w:r>
    </w:p>
    <w:p w14:paraId="3726BF2C" w14:textId="2AA5E773" w:rsidR="00237111" w:rsidRPr="00F72470" w:rsidRDefault="00237111" w:rsidP="0002402E">
      <w:pPr>
        <w:rPr>
          <w:b/>
          <w:bCs/>
          <w:lang w:val="en-US"/>
        </w:rPr>
      </w:pPr>
      <w:r w:rsidRPr="00F72470">
        <w:rPr>
          <w:b/>
          <w:bCs/>
          <w:lang w:val="en-US"/>
        </w:rPr>
        <w:br/>
      </w:r>
    </w:p>
    <w:p w14:paraId="7179E431" w14:textId="77777777" w:rsidR="00C45FD8" w:rsidRDefault="00C45FD8" w:rsidP="0002402E">
      <w:pPr>
        <w:rPr>
          <w:lang w:val="en-US"/>
        </w:rPr>
      </w:pPr>
    </w:p>
    <w:p w14:paraId="395C6714" w14:textId="24D53B37" w:rsidR="001628D4" w:rsidRDefault="005464ED" w:rsidP="0002402E">
      <w:pPr>
        <w:rPr>
          <w:lang w:val="en-US"/>
        </w:rPr>
      </w:pPr>
      <w:r>
        <w:rPr>
          <w:lang w:val="en-US"/>
        </w:rPr>
        <w:br/>
      </w:r>
      <w:r>
        <w:rPr>
          <w:lang w:val="en-US"/>
        </w:rPr>
        <w:br/>
        <w:t xml:space="preserve">One has to be careful to study </w:t>
      </w:r>
      <w:proofErr w:type="spellStart"/>
      <w:proofErr w:type="gramStart"/>
      <w:r>
        <w:rPr>
          <w:lang w:val="en-US"/>
        </w:rPr>
        <w:t>th</w:t>
      </w:r>
      <w:proofErr w:type="spellEnd"/>
      <w:proofErr w:type="gramEnd"/>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3BBAA3B1" w14:textId="40A718D4" w:rsidR="00374FF2" w:rsidRDefault="00CA6338" w:rsidP="0002402E">
      <w:pPr>
        <w:rPr>
          <w:lang w:val="en-US"/>
        </w:rPr>
      </w:pPr>
      <w:r>
        <w:rPr>
          <w:lang w:val="en-US"/>
        </w:rPr>
        <w:br/>
      </w:r>
      <w:r>
        <w:rPr>
          <w:lang w:val="en-US"/>
        </w:rPr>
        <w:br/>
        <w:t xml:space="preserve">Discussion: The preferences of the richest 5 percent, would not necessarily equate to the preferences of capital. The richest 5 percent still are doctors, </w:t>
      </w:r>
      <w:proofErr w:type="gramStart"/>
      <w:r>
        <w:rPr>
          <w:lang w:val="en-US"/>
        </w:rPr>
        <w:t>lawyers</w:t>
      </w:r>
      <w:proofErr w:type="gramEnd"/>
      <w:r>
        <w:rPr>
          <w:lang w:val="en-US"/>
        </w:rPr>
        <w:t xml:space="preserve"> and stuff, one would have to focus on the preferences of the richest 0.01 percent </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5A2217BE" w:rsidR="00B12B5E" w:rsidRPr="00DD49DC" w:rsidRDefault="00042309" w:rsidP="0002402E">
      <w:pPr>
        <w:rPr>
          <w:lang w:val="en-US"/>
        </w:rPr>
      </w:pPr>
      <w:r>
        <w:rPr>
          <w:lang w:val="en-US"/>
        </w:rPr>
        <w:t xml:space="preserve">Contribution: shows that the effect on welfare is also dependent on citizens preferences, which has to a large extend been ignored in the literature of capital mobility </w:t>
      </w:r>
    </w:p>
    <w:sectPr w:rsidR="00B12B5E" w:rsidRPr="00DD49DC">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11F24" w14:textId="77777777" w:rsidR="00084693" w:rsidRDefault="00084693" w:rsidP="00861A35">
      <w:r>
        <w:separator/>
      </w:r>
    </w:p>
  </w:endnote>
  <w:endnote w:type="continuationSeparator" w:id="0">
    <w:p w14:paraId="61D39E6D" w14:textId="77777777" w:rsidR="00084693" w:rsidRDefault="00084693" w:rsidP="00861A35">
      <w:r>
        <w:continuationSeparator/>
      </w:r>
    </w:p>
  </w:endnote>
  <w:endnote w:id="1">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77777777" w:rsidR="00726CD9" w:rsidRDefault="00726CD9">
      <w:pPr>
        <w:pStyle w:val="EndnoteText"/>
        <w:rPr>
          <w:lang w:val="en-US"/>
        </w:rPr>
      </w:pP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2D04A041" w14:textId="62E1BD33" w:rsidR="00726CD9" w:rsidRDefault="00726CD9" w:rsidP="00726CD9">
      <w:pPr>
        <w:pStyle w:val="Heading1"/>
        <w:rPr>
          <w:lang w:val="en-US"/>
        </w:rPr>
      </w:pPr>
      <w:r>
        <w:rPr>
          <w:lang w:val="en-US"/>
        </w:rPr>
        <w:t>Appendix</w:t>
      </w:r>
    </w:p>
    <w:p w14:paraId="76CD8594" w14:textId="77777777" w:rsidR="00726CD9" w:rsidRDefault="00726CD9" w:rsidP="00726CD9">
      <w:pPr>
        <w:rPr>
          <w:lang w:val="en-US"/>
        </w:rPr>
      </w:pPr>
    </w:p>
    <w:p w14:paraId="6B3338EA" w14:textId="221696BF" w:rsidR="00726CD9" w:rsidRDefault="00726CD9" w:rsidP="00726CD9">
      <w:pPr>
        <w:pStyle w:val="Heading2"/>
        <w:rPr>
          <w:lang w:val="en-US"/>
        </w:rPr>
      </w:pPr>
      <w:r>
        <w:rPr>
          <w:lang w:val="en-US"/>
        </w:rPr>
        <w:t>Outlier Analysis</w:t>
      </w:r>
    </w:p>
    <w:p w14:paraId="0658E1B5" w14:textId="77777777" w:rsidR="00726CD9" w:rsidRDefault="00726CD9" w:rsidP="00726CD9">
      <w:pPr>
        <w:rPr>
          <w:lang w:val="en-US"/>
        </w:rPr>
      </w:pPr>
    </w:p>
    <w:p w14:paraId="5A96FB2C" w14:textId="77777777" w:rsidR="00726CD9" w:rsidRPr="00726CD9" w:rsidRDefault="00726CD9"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7F8DE" w14:textId="77777777" w:rsidR="00084693" w:rsidRDefault="00084693" w:rsidP="00861A35">
      <w:r>
        <w:separator/>
      </w:r>
    </w:p>
  </w:footnote>
  <w:footnote w:type="continuationSeparator" w:id="0">
    <w:p w14:paraId="3F798B5B" w14:textId="77777777" w:rsidR="00084693" w:rsidRDefault="00084693"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2F6BC7CF" w14:textId="1CD6C689" w:rsidR="00327AEC" w:rsidRPr="00AF0E35" w:rsidRDefault="00327AEC" w:rsidP="00327AEC">
      <w:pPr>
        <w:pStyle w:val="FootnoteText"/>
        <w:rPr>
          <w:lang w:val="en-US"/>
        </w:rPr>
      </w:pPr>
      <w:r>
        <w:rPr>
          <w:rStyle w:val="FootnoteReference"/>
        </w:rPr>
        <w:footnoteRef/>
      </w:r>
      <w:r>
        <w:t xml:space="preserve"> </w:t>
      </w:r>
      <w:r w:rsidRPr="00AF0E35">
        <w:rPr>
          <w:lang w:val="en-US"/>
        </w:rPr>
        <w:t xml:space="preserve">For a more detailed explanation, </w:t>
      </w:r>
      <w:r w:rsidR="00E13DDB">
        <w:rPr>
          <w:lang w:val="en-US"/>
        </w:rPr>
        <w:t>visit</w:t>
      </w:r>
      <w:r w:rsidRPr="00AF0E35">
        <w:rPr>
          <w:lang w:val="en-US"/>
        </w:rPr>
        <w:t xml:space="preserve"> the </w:t>
      </w:r>
      <w:r w:rsidR="00E13DDB">
        <w:rPr>
          <w:lang w:val="en-US"/>
        </w:rPr>
        <w:t>o</w:t>
      </w:r>
      <w:r>
        <w:rPr>
          <w:lang w:val="en-US"/>
        </w:rPr>
        <w:t xml:space="preserve">utlier </w:t>
      </w:r>
      <w:r w:rsidR="00E13DDB">
        <w:rPr>
          <w:lang w:val="en-US"/>
        </w:rPr>
        <w:t>a</w:t>
      </w:r>
      <w:r>
        <w:rPr>
          <w:lang w:val="en-US"/>
        </w:rPr>
        <w:t xml:space="preserve">nalysis in the </w:t>
      </w:r>
      <w:r w:rsidR="00E13DDB">
        <w:rPr>
          <w:lang w:val="en-US"/>
        </w:rPr>
        <w:t>a</w:t>
      </w:r>
      <w:r>
        <w:rPr>
          <w:lang w:val="en-US"/>
        </w:rPr>
        <w:t xml:space="preserve">ppendix. </w:t>
      </w:r>
    </w:p>
  </w:footnote>
  <w:footnote w:id="4">
    <w:p w14:paraId="2D335C1D" w14:textId="77777777" w:rsidR="00CC3CD0" w:rsidRPr="00CF0C86" w:rsidRDefault="00CC3CD0" w:rsidP="00CC3CD0">
      <w:pPr>
        <w:pStyle w:val="FootnoteText"/>
        <w:rPr>
          <w:lang w:val="de-DE"/>
        </w:rPr>
      </w:pPr>
      <w:r>
        <w:rPr>
          <w:rStyle w:val="FootnoteReference"/>
        </w:rPr>
        <w:footnoteRef/>
      </w:r>
      <w:r>
        <w:t xml:space="preserve"> </w:t>
      </w:r>
      <w:r>
        <w:rPr>
          <w:lang w:val="de-DE"/>
        </w:rPr>
        <w:t xml:space="preserve">See A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02C"/>
    <w:rsid w:val="000178FD"/>
    <w:rsid w:val="0002402E"/>
    <w:rsid w:val="00024096"/>
    <w:rsid w:val="00024447"/>
    <w:rsid w:val="000253AA"/>
    <w:rsid w:val="0002678C"/>
    <w:rsid w:val="00042309"/>
    <w:rsid w:val="00045E04"/>
    <w:rsid w:val="0005657F"/>
    <w:rsid w:val="00064B3B"/>
    <w:rsid w:val="00067A42"/>
    <w:rsid w:val="00076A9D"/>
    <w:rsid w:val="00077831"/>
    <w:rsid w:val="0008141B"/>
    <w:rsid w:val="00082B2E"/>
    <w:rsid w:val="00084693"/>
    <w:rsid w:val="000879B1"/>
    <w:rsid w:val="0009149D"/>
    <w:rsid w:val="00091FD6"/>
    <w:rsid w:val="00094550"/>
    <w:rsid w:val="000A3950"/>
    <w:rsid w:val="000A6D81"/>
    <w:rsid w:val="000B1F21"/>
    <w:rsid w:val="000B37EF"/>
    <w:rsid w:val="000B6747"/>
    <w:rsid w:val="000C35D8"/>
    <w:rsid w:val="000C51F6"/>
    <w:rsid w:val="000C5E42"/>
    <w:rsid w:val="000D004F"/>
    <w:rsid w:val="000D2B69"/>
    <w:rsid w:val="000D7533"/>
    <w:rsid w:val="000E3C13"/>
    <w:rsid w:val="000E5D99"/>
    <w:rsid w:val="001005D0"/>
    <w:rsid w:val="001035BA"/>
    <w:rsid w:val="001123E8"/>
    <w:rsid w:val="00114030"/>
    <w:rsid w:val="00114F8F"/>
    <w:rsid w:val="001165E3"/>
    <w:rsid w:val="00121A92"/>
    <w:rsid w:val="001222DE"/>
    <w:rsid w:val="00144BDD"/>
    <w:rsid w:val="00146923"/>
    <w:rsid w:val="00150985"/>
    <w:rsid w:val="001523F4"/>
    <w:rsid w:val="0015339F"/>
    <w:rsid w:val="001628D4"/>
    <w:rsid w:val="00164978"/>
    <w:rsid w:val="00175339"/>
    <w:rsid w:val="00182ADE"/>
    <w:rsid w:val="00190011"/>
    <w:rsid w:val="0019150F"/>
    <w:rsid w:val="00193305"/>
    <w:rsid w:val="00194FB6"/>
    <w:rsid w:val="00196194"/>
    <w:rsid w:val="001A39E1"/>
    <w:rsid w:val="001A5187"/>
    <w:rsid w:val="001B0171"/>
    <w:rsid w:val="001B0846"/>
    <w:rsid w:val="001B4B92"/>
    <w:rsid w:val="001B5D0B"/>
    <w:rsid w:val="001D6D52"/>
    <w:rsid w:val="001D71B3"/>
    <w:rsid w:val="001E1935"/>
    <w:rsid w:val="001E28C7"/>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89E"/>
    <w:rsid w:val="002716DA"/>
    <w:rsid w:val="00273B8F"/>
    <w:rsid w:val="002745EE"/>
    <w:rsid w:val="00275479"/>
    <w:rsid w:val="00276A83"/>
    <w:rsid w:val="002852ED"/>
    <w:rsid w:val="00293AB7"/>
    <w:rsid w:val="00295DFF"/>
    <w:rsid w:val="002A26B8"/>
    <w:rsid w:val="002A404C"/>
    <w:rsid w:val="002A7422"/>
    <w:rsid w:val="002A7C87"/>
    <w:rsid w:val="002B1967"/>
    <w:rsid w:val="002B1C6C"/>
    <w:rsid w:val="002B23BF"/>
    <w:rsid w:val="002B4FD0"/>
    <w:rsid w:val="002B72BA"/>
    <w:rsid w:val="002C31FE"/>
    <w:rsid w:val="002C4A98"/>
    <w:rsid w:val="002D0267"/>
    <w:rsid w:val="002E031F"/>
    <w:rsid w:val="002E067E"/>
    <w:rsid w:val="002E1158"/>
    <w:rsid w:val="002E34D8"/>
    <w:rsid w:val="002F0B53"/>
    <w:rsid w:val="00304096"/>
    <w:rsid w:val="00307A2C"/>
    <w:rsid w:val="00311652"/>
    <w:rsid w:val="00313C20"/>
    <w:rsid w:val="00320355"/>
    <w:rsid w:val="0032112C"/>
    <w:rsid w:val="00327AEC"/>
    <w:rsid w:val="00341684"/>
    <w:rsid w:val="00341DC3"/>
    <w:rsid w:val="003446AB"/>
    <w:rsid w:val="003520C9"/>
    <w:rsid w:val="00354721"/>
    <w:rsid w:val="0036224C"/>
    <w:rsid w:val="00366650"/>
    <w:rsid w:val="003675B1"/>
    <w:rsid w:val="003678A9"/>
    <w:rsid w:val="00374FF2"/>
    <w:rsid w:val="00381CB2"/>
    <w:rsid w:val="00381CE0"/>
    <w:rsid w:val="00383B0E"/>
    <w:rsid w:val="003863F6"/>
    <w:rsid w:val="00387916"/>
    <w:rsid w:val="003908CC"/>
    <w:rsid w:val="003955A3"/>
    <w:rsid w:val="003959D2"/>
    <w:rsid w:val="003A3E93"/>
    <w:rsid w:val="003A5781"/>
    <w:rsid w:val="003B0121"/>
    <w:rsid w:val="003B486C"/>
    <w:rsid w:val="003B4F98"/>
    <w:rsid w:val="003B4FAD"/>
    <w:rsid w:val="003B5892"/>
    <w:rsid w:val="003B7F38"/>
    <w:rsid w:val="003D0669"/>
    <w:rsid w:val="003D5918"/>
    <w:rsid w:val="003F1060"/>
    <w:rsid w:val="00407574"/>
    <w:rsid w:val="00407AFC"/>
    <w:rsid w:val="004108DC"/>
    <w:rsid w:val="0041263F"/>
    <w:rsid w:val="00412B13"/>
    <w:rsid w:val="00423BA4"/>
    <w:rsid w:val="00426A48"/>
    <w:rsid w:val="00430D42"/>
    <w:rsid w:val="004424F1"/>
    <w:rsid w:val="0045108E"/>
    <w:rsid w:val="00462651"/>
    <w:rsid w:val="00470AF5"/>
    <w:rsid w:val="00483956"/>
    <w:rsid w:val="004842BA"/>
    <w:rsid w:val="00487789"/>
    <w:rsid w:val="004B45E8"/>
    <w:rsid w:val="004B478C"/>
    <w:rsid w:val="004C7C40"/>
    <w:rsid w:val="004E1F89"/>
    <w:rsid w:val="004E262E"/>
    <w:rsid w:val="004E4EC7"/>
    <w:rsid w:val="004E6AD0"/>
    <w:rsid w:val="00503D13"/>
    <w:rsid w:val="00505584"/>
    <w:rsid w:val="00514289"/>
    <w:rsid w:val="005150CB"/>
    <w:rsid w:val="0052513D"/>
    <w:rsid w:val="0053439D"/>
    <w:rsid w:val="00543D6B"/>
    <w:rsid w:val="005459E0"/>
    <w:rsid w:val="005464ED"/>
    <w:rsid w:val="005556BF"/>
    <w:rsid w:val="00561767"/>
    <w:rsid w:val="00575B6C"/>
    <w:rsid w:val="0058205E"/>
    <w:rsid w:val="00582B5B"/>
    <w:rsid w:val="00584044"/>
    <w:rsid w:val="00587E94"/>
    <w:rsid w:val="0059157A"/>
    <w:rsid w:val="0059589E"/>
    <w:rsid w:val="00596C15"/>
    <w:rsid w:val="005B0742"/>
    <w:rsid w:val="005B083F"/>
    <w:rsid w:val="005B357C"/>
    <w:rsid w:val="005B44B7"/>
    <w:rsid w:val="005C524F"/>
    <w:rsid w:val="005D0B5A"/>
    <w:rsid w:val="005D2281"/>
    <w:rsid w:val="005D41D6"/>
    <w:rsid w:val="005D77E2"/>
    <w:rsid w:val="005D7DB5"/>
    <w:rsid w:val="005E093F"/>
    <w:rsid w:val="005E3F05"/>
    <w:rsid w:val="005E5252"/>
    <w:rsid w:val="005E7FDD"/>
    <w:rsid w:val="005F6358"/>
    <w:rsid w:val="00606F2A"/>
    <w:rsid w:val="00611B79"/>
    <w:rsid w:val="006144B8"/>
    <w:rsid w:val="00617785"/>
    <w:rsid w:val="00624FFE"/>
    <w:rsid w:val="006259C7"/>
    <w:rsid w:val="00625F63"/>
    <w:rsid w:val="00634C27"/>
    <w:rsid w:val="0063562F"/>
    <w:rsid w:val="00647BE2"/>
    <w:rsid w:val="00647E17"/>
    <w:rsid w:val="006539A2"/>
    <w:rsid w:val="0065508F"/>
    <w:rsid w:val="006556E7"/>
    <w:rsid w:val="00671B92"/>
    <w:rsid w:val="006927ED"/>
    <w:rsid w:val="00694116"/>
    <w:rsid w:val="00697B26"/>
    <w:rsid w:val="006A056A"/>
    <w:rsid w:val="006A2F47"/>
    <w:rsid w:val="006A34AB"/>
    <w:rsid w:val="006B0D5B"/>
    <w:rsid w:val="006B1D63"/>
    <w:rsid w:val="006B78DC"/>
    <w:rsid w:val="006C0FFB"/>
    <w:rsid w:val="006C52CA"/>
    <w:rsid w:val="006D2B22"/>
    <w:rsid w:val="006E157F"/>
    <w:rsid w:val="006E4282"/>
    <w:rsid w:val="006E5501"/>
    <w:rsid w:val="006F7B16"/>
    <w:rsid w:val="006F7C4A"/>
    <w:rsid w:val="007064A8"/>
    <w:rsid w:val="0070732C"/>
    <w:rsid w:val="00707E61"/>
    <w:rsid w:val="00710C00"/>
    <w:rsid w:val="00714D55"/>
    <w:rsid w:val="00716A2C"/>
    <w:rsid w:val="00724629"/>
    <w:rsid w:val="007253AB"/>
    <w:rsid w:val="00726CD9"/>
    <w:rsid w:val="007350A9"/>
    <w:rsid w:val="00737D17"/>
    <w:rsid w:val="00750C0D"/>
    <w:rsid w:val="00752771"/>
    <w:rsid w:val="00753357"/>
    <w:rsid w:val="007717D4"/>
    <w:rsid w:val="00776799"/>
    <w:rsid w:val="00776CBF"/>
    <w:rsid w:val="00782399"/>
    <w:rsid w:val="007840D6"/>
    <w:rsid w:val="00785F07"/>
    <w:rsid w:val="00790A3D"/>
    <w:rsid w:val="00793610"/>
    <w:rsid w:val="0079361F"/>
    <w:rsid w:val="00793FCF"/>
    <w:rsid w:val="00794466"/>
    <w:rsid w:val="00797C9A"/>
    <w:rsid w:val="007A3928"/>
    <w:rsid w:val="007A4B35"/>
    <w:rsid w:val="007A620F"/>
    <w:rsid w:val="007B2EB3"/>
    <w:rsid w:val="007B3FEC"/>
    <w:rsid w:val="007B666D"/>
    <w:rsid w:val="007C0E39"/>
    <w:rsid w:val="007C4E40"/>
    <w:rsid w:val="007D5EA7"/>
    <w:rsid w:val="007D6D0F"/>
    <w:rsid w:val="007D7727"/>
    <w:rsid w:val="007E4729"/>
    <w:rsid w:val="007F708A"/>
    <w:rsid w:val="007F790A"/>
    <w:rsid w:val="00814275"/>
    <w:rsid w:val="008168CF"/>
    <w:rsid w:val="0082005A"/>
    <w:rsid w:val="008233F9"/>
    <w:rsid w:val="0082371D"/>
    <w:rsid w:val="0082778A"/>
    <w:rsid w:val="00837D66"/>
    <w:rsid w:val="00857121"/>
    <w:rsid w:val="00861A35"/>
    <w:rsid w:val="00862E1B"/>
    <w:rsid w:val="00865000"/>
    <w:rsid w:val="00872611"/>
    <w:rsid w:val="00877BD9"/>
    <w:rsid w:val="00881CEF"/>
    <w:rsid w:val="00886D04"/>
    <w:rsid w:val="00893553"/>
    <w:rsid w:val="00896CED"/>
    <w:rsid w:val="008A145B"/>
    <w:rsid w:val="008A6084"/>
    <w:rsid w:val="008B20E3"/>
    <w:rsid w:val="008D11A7"/>
    <w:rsid w:val="008D6ABF"/>
    <w:rsid w:val="008E004F"/>
    <w:rsid w:val="008F572A"/>
    <w:rsid w:val="009036DC"/>
    <w:rsid w:val="009128EF"/>
    <w:rsid w:val="00913445"/>
    <w:rsid w:val="00925750"/>
    <w:rsid w:val="00931A59"/>
    <w:rsid w:val="00933A25"/>
    <w:rsid w:val="00933C10"/>
    <w:rsid w:val="009344B8"/>
    <w:rsid w:val="009442FE"/>
    <w:rsid w:val="0095546E"/>
    <w:rsid w:val="009556A6"/>
    <w:rsid w:val="00957936"/>
    <w:rsid w:val="009710A4"/>
    <w:rsid w:val="009824B7"/>
    <w:rsid w:val="009870B2"/>
    <w:rsid w:val="00992568"/>
    <w:rsid w:val="0099378E"/>
    <w:rsid w:val="00997530"/>
    <w:rsid w:val="009A0FEE"/>
    <w:rsid w:val="009A3CD5"/>
    <w:rsid w:val="009B4221"/>
    <w:rsid w:val="009C107F"/>
    <w:rsid w:val="009F3FCC"/>
    <w:rsid w:val="009F4493"/>
    <w:rsid w:val="009F48B5"/>
    <w:rsid w:val="00A154B7"/>
    <w:rsid w:val="00A214CA"/>
    <w:rsid w:val="00A2264F"/>
    <w:rsid w:val="00A31BC8"/>
    <w:rsid w:val="00A44227"/>
    <w:rsid w:val="00A50D33"/>
    <w:rsid w:val="00A520C4"/>
    <w:rsid w:val="00A54A5B"/>
    <w:rsid w:val="00A57FCE"/>
    <w:rsid w:val="00A6094C"/>
    <w:rsid w:val="00A64A34"/>
    <w:rsid w:val="00A669E5"/>
    <w:rsid w:val="00A713B0"/>
    <w:rsid w:val="00A73075"/>
    <w:rsid w:val="00A81C87"/>
    <w:rsid w:val="00A84564"/>
    <w:rsid w:val="00A93065"/>
    <w:rsid w:val="00A94E98"/>
    <w:rsid w:val="00A96879"/>
    <w:rsid w:val="00AB29AA"/>
    <w:rsid w:val="00AC7225"/>
    <w:rsid w:val="00AD48E7"/>
    <w:rsid w:val="00AD60BF"/>
    <w:rsid w:val="00AE6AF3"/>
    <w:rsid w:val="00AF0E35"/>
    <w:rsid w:val="00AF10B8"/>
    <w:rsid w:val="00AF49FD"/>
    <w:rsid w:val="00B02A6C"/>
    <w:rsid w:val="00B1033B"/>
    <w:rsid w:val="00B122DF"/>
    <w:rsid w:val="00B12B5E"/>
    <w:rsid w:val="00B2290D"/>
    <w:rsid w:val="00B25CED"/>
    <w:rsid w:val="00B3312F"/>
    <w:rsid w:val="00B37C21"/>
    <w:rsid w:val="00B41E4C"/>
    <w:rsid w:val="00B51490"/>
    <w:rsid w:val="00B575FA"/>
    <w:rsid w:val="00B62F51"/>
    <w:rsid w:val="00B64480"/>
    <w:rsid w:val="00B64ECF"/>
    <w:rsid w:val="00B6530E"/>
    <w:rsid w:val="00B749F3"/>
    <w:rsid w:val="00B74FB8"/>
    <w:rsid w:val="00B77355"/>
    <w:rsid w:val="00B860F7"/>
    <w:rsid w:val="00B87B27"/>
    <w:rsid w:val="00B90CFB"/>
    <w:rsid w:val="00B91156"/>
    <w:rsid w:val="00B9345C"/>
    <w:rsid w:val="00BA0C75"/>
    <w:rsid w:val="00BA3914"/>
    <w:rsid w:val="00BB4D96"/>
    <w:rsid w:val="00BB7DDF"/>
    <w:rsid w:val="00BC1090"/>
    <w:rsid w:val="00BC6395"/>
    <w:rsid w:val="00BD3891"/>
    <w:rsid w:val="00BE056B"/>
    <w:rsid w:val="00BE484B"/>
    <w:rsid w:val="00BF0E18"/>
    <w:rsid w:val="00BF0E45"/>
    <w:rsid w:val="00BF2840"/>
    <w:rsid w:val="00BF5BB4"/>
    <w:rsid w:val="00BF5FD6"/>
    <w:rsid w:val="00C04C7A"/>
    <w:rsid w:val="00C04E7A"/>
    <w:rsid w:val="00C07664"/>
    <w:rsid w:val="00C11B28"/>
    <w:rsid w:val="00C13A3F"/>
    <w:rsid w:val="00C25AF2"/>
    <w:rsid w:val="00C30739"/>
    <w:rsid w:val="00C30E3D"/>
    <w:rsid w:val="00C31800"/>
    <w:rsid w:val="00C31DDD"/>
    <w:rsid w:val="00C37921"/>
    <w:rsid w:val="00C45FD8"/>
    <w:rsid w:val="00C47020"/>
    <w:rsid w:val="00C512C5"/>
    <w:rsid w:val="00C52034"/>
    <w:rsid w:val="00C5537E"/>
    <w:rsid w:val="00C573F2"/>
    <w:rsid w:val="00C628A1"/>
    <w:rsid w:val="00C71578"/>
    <w:rsid w:val="00CA18A0"/>
    <w:rsid w:val="00CA448D"/>
    <w:rsid w:val="00CA50C1"/>
    <w:rsid w:val="00CA54AD"/>
    <w:rsid w:val="00CA5A9B"/>
    <w:rsid w:val="00CA6338"/>
    <w:rsid w:val="00CB0D50"/>
    <w:rsid w:val="00CB533C"/>
    <w:rsid w:val="00CC3CD0"/>
    <w:rsid w:val="00CC3FC8"/>
    <w:rsid w:val="00CD0D28"/>
    <w:rsid w:val="00CE738F"/>
    <w:rsid w:val="00CE74C4"/>
    <w:rsid w:val="00CF0C86"/>
    <w:rsid w:val="00CF6A91"/>
    <w:rsid w:val="00CF721F"/>
    <w:rsid w:val="00CF72F1"/>
    <w:rsid w:val="00D1157A"/>
    <w:rsid w:val="00D13A1B"/>
    <w:rsid w:val="00D33E29"/>
    <w:rsid w:val="00D43482"/>
    <w:rsid w:val="00D446AB"/>
    <w:rsid w:val="00D500D4"/>
    <w:rsid w:val="00D502D2"/>
    <w:rsid w:val="00D5783F"/>
    <w:rsid w:val="00D63779"/>
    <w:rsid w:val="00D6382F"/>
    <w:rsid w:val="00D77DB4"/>
    <w:rsid w:val="00D83E11"/>
    <w:rsid w:val="00D878C9"/>
    <w:rsid w:val="00D953C2"/>
    <w:rsid w:val="00D95D45"/>
    <w:rsid w:val="00DA3D7A"/>
    <w:rsid w:val="00DC63E7"/>
    <w:rsid w:val="00DD4678"/>
    <w:rsid w:val="00DD49DC"/>
    <w:rsid w:val="00DF50DB"/>
    <w:rsid w:val="00E0568A"/>
    <w:rsid w:val="00E1051A"/>
    <w:rsid w:val="00E128B4"/>
    <w:rsid w:val="00E129F0"/>
    <w:rsid w:val="00E12E58"/>
    <w:rsid w:val="00E134BF"/>
    <w:rsid w:val="00E13DDB"/>
    <w:rsid w:val="00E145A6"/>
    <w:rsid w:val="00E231F1"/>
    <w:rsid w:val="00E256D5"/>
    <w:rsid w:val="00E25CD2"/>
    <w:rsid w:val="00E27264"/>
    <w:rsid w:val="00E30967"/>
    <w:rsid w:val="00E34FEB"/>
    <w:rsid w:val="00E357C7"/>
    <w:rsid w:val="00E35CA0"/>
    <w:rsid w:val="00E47D00"/>
    <w:rsid w:val="00E5059C"/>
    <w:rsid w:val="00E65E03"/>
    <w:rsid w:val="00E6799D"/>
    <w:rsid w:val="00E67F09"/>
    <w:rsid w:val="00E838A9"/>
    <w:rsid w:val="00E9319B"/>
    <w:rsid w:val="00EB5CB4"/>
    <w:rsid w:val="00EC1D72"/>
    <w:rsid w:val="00EF37C0"/>
    <w:rsid w:val="00EF512D"/>
    <w:rsid w:val="00F12D2A"/>
    <w:rsid w:val="00F21F2C"/>
    <w:rsid w:val="00F254BF"/>
    <w:rsid w:val="00F41C6C"/>
    <w:rsid w:val="00F43AD8"/>
    <w:rsid w:val="00F43B45"/>
    <w:rsid w:val="00F44797"/>
    <w:rsid w:val="00F5557D"/>
    <w:rsid w:val="00F55ED9"/>
    <w:rsid w:val="00F61738"/>
    <w:rsid w:val="00F61FE1"/>
    <w:rsid w:val="00F63361"/>
    <w:rsid w:val="00F6711E"/>
    <w:rsid w:val="00F72470"/>
    <w:rsid w:val="00F737B1"/>
    <w:rsid w:val="00F7396F"/>
    <w:rsid w:val="00F81431"/>
    <w:rsid w:val="00F84AA9"/>
    <w:rsid w:val="00F85AE0"/>
    <w:rsid w:val="00F85EB7"/>
    <w:rsid w:val="00F875A1"/>
    <w:rsid w:val="00F90015"/>
    <w:rsid w:val="00F93A08"/>
    <w:rsid w:val="00F9577B"/>
    <w:rsid w:val="00F95D66"/>
    <w:rsid w:val="00F97761"/>
    <w:rsid w:val="00FA2B5A"/>
    <w:rsid w:val="00FA666D"/>
    <w:rsid w:val="00FB4381"/>
    <w:rsid w:val="00FC65DB"/>
    <w:rsid w:val="00FC736F"/>
    <w:rsid w:val="00FD33C3"/>
    <w:rsid w:val="00FD4B78"/>
    <w:rsid w:val="00FD783F"/>
    <w:rsid w:val="00FE0882"/>
    <w:rsid w:val="00FE28FE"/>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26</Pages>
  <Words>16843</Words>
  <Characters>94658</Characters>
  <Application>Microsoft Office Word</Application>
  <DocSecurity>0</DocSecurity>
  <Lines>1931</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54</cp:revision>
  <dcterms:created xsi:type="dcterms:W3CDTF">2023-06-10T23:34:00Z</dcterms:created>
  <dcterms:modified xsi:type="dcterms:W3CDTF">2023-06-1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